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511AD246"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6499E696" w14:textId="77777777"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Juan Zhang</w:t>
      </w:r>
      <w:r>
        <w:rPr>
          <w:rFonts w:cs="Times New Roman"/>
          <w:b/>
          <w:vertAlign w:val="superscript"/>
        </w:rPr>
        <w:t>3</w:t>
      </w:r>
      <w:r w:rsidRPr="003B14E8">
        <w:rPr>
          <w:rFonts w:cs="Times New Roman"/>
          <w:b/>
        </w:rPr>
        <w:t xml:space="preserve">, </w:t>
      </w:r>
      <w:r>
        <w:rPr>
          <w:rFonts w:cs="Times New Roman"/>
          <w:b/>
        </w:rPr>
        <w:t>Thomas J. Lie</w:t>
      </w:r>
      <w:r>
        <w:rPr>
          <w:rFonts w:cs="Times New Roman"/>
          <w:b/>
          <w:vertAlign w:val="superscript"/>
        </w:rPr>
        <w:t>4</w:t>
      </w:r>
      <w:r w:rsidRPr="003B14E8">
        <w:rPr>
          <w:rFonts w:cs="Times New Roman"/>
          <w:b/>
        </w:rPr>
        <w:t xml:space="preserve">, </w:t>
      </w:r>
      <w:r>
        <w:rPr>
          <w:rFonts w:cs="Times New Roman"/>
          <w:b/>
        </w:rPr>
        <w:t>John A. Leigh</w:t>
      </w:r>
      <w:r>
        <w:rPr>
          <w:rFonts w:cs="Times New Roman"/>
          <w:b/>
          <w:vertAlign w:val="superscript"/>
        </w:rPr>
        <w:t>4</w:t>
      </w:r>
      <w:r>
        <w:rPr>
          <w:rFonts w:cs="Times New Roman"/>
          <w:b/>
        </w:rPr>
        <w:t>*</w:t>
      </w:r>
      <w:r w:rsidRPr="003B14E8">
        <w:rPr>
          <w:rFonts w:cs="Times New Roman"/>
          <w:b/>
        </w:rPr>
        <w:t xml:space="preserve"> ,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77777777"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Pr>
          <w:rFonts w:cs="Times New Roman"/>
          <w:color w:val="000000"/>
          <w:sz w:val="20"/>
          <w:szCs w:val="20"/>
          <w:shd w:val="clear" w:color="auto" w:fill="FFFFFF"/>
        </w:rPr>
        <w:t>Jiangnan University, China</w:t>
      </w:r>
    </w:p>
    <w:p w14:paraId="56C7F08D" w14:textId="77777777" w:rsidR="00BF524A" w:rsidRDefault="00BF524A" w:rsidP="00BF524A">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Pr>
          <w:rFonts w:cs="Times New Roman"/>
          <w:color w:val="000000"/>
          <w:sz w:val="20"/>
          <w:szCs w:val="20"/>
          <w:shd w:val="clear" w:color="auto" w:fill="FFFFFF"/>
        </w:rPr>
        <w:t>Department of Microbiology, University of Washington, Seattle, WA, US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9"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10"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5258E506" w14:textId="77777777" w:rsidR="00414739" w:rsidRDefault="00414739" w:rsidP="00414739">
      <w:pPr>
        <w:pStyle w:val="Heading1"/>
      </w:pPr>
      <w:r>
        <w:lastRenderedPageBreak/>
        <w:t>Abstract</w:t>
      </w:r>
    </w:p>
    <w:p w14:paraId="375703AD" w14:textId="064435EA" w:rsidR="00414739" w:rsidRPr="000F03F7" w:rsidDel="00DF679C" w:rsidRDefault="00723D56" w:rsidP="00414739">
      <w:pPr>
        <w:rPr>
          <w:del w:id="0" w:author="T L" w:date="2015-11-06T22:58:00Z"/>
        </w:rPr>
      </w:pPr>
      <w:ins w:id="1" w:author="T L" w:date="2015-11-06T14:23:00Z">
        <w:r>
          <w:t xml:space="preserve">Hydrogenotrophic methanogenesis occurs in multiple environments </w:t>
        </w:r>
      </w:ins>
      <w:ins w:id="2" w:author="T L" w:date="2015-11-06T14:24:00Z">
        <w:r>
          <w:t xml:space="preserve">ranging </w:t>
        </w:r>
      </w:ins>
      <w:ins w:id="3" w:author="T L" w:date="2015-11-06T14:23:00Z">
        <w:r>
          <w:t>from the rumen of organisms</w:t>
        </w:r>
      </w:ins>
      <w:ins w:id="4" w:author="T L" w:date="2015-11-06T17:55:00Z">
        <w:r w:rsidR="008367FA">
          <w:t>, marine environments</w:t>
        </w:r>
      </w:ins>
      <w:ins w:id="5" w:author="T L" w:date="2015-11-06T14:23:00Z">
        <w:r>
          <w:t xml:space="preserve"> to hot springs. </w:t>
        </w:r>
        <w:r w:rsidR="00FA05D1">
          <w:t xml:space="preserve"> </w:t>
        </w:r>
      </w:ins>
      <w:ins w:id="6" w:author="T L" w:date="2015-11-06T22:36:00Z">
        <w:r w:rsidR="00E83A7C">
          <w:t>Microbes</w:t>
        </w:r>
      </w:ins>
      <w:ins w:id="7" w:author="T L" w:date="2015-11-06T14:23:00Z">
        <w:r w:rsidR="00FA05D1">
          <w:t xml:space="preserve"> that </w:t>
        </w:r>
      </w:ins>
      <w:ins w:id="8" w:author="T L" w:date="2015-11-06T22:37:00Z">
        <w:r w:rsidR="00E83A7C">
          <w:t>are responsible for</w:t>
        </w:r>
      </w:ins>
      <w:ins w:id="9" w:author="T L" w:date="2015-11-06T14:23:00Z">
        <w:r w:rsidR="00FA05D1">
          <w:t xml:space="preserve"> this type of metabolism </w:t>
        </w:r>
      </w:ins>
      <w:ins w:id="10" w:author="T L" w:date="2015-11-06T22:37:00Z">
        <w:r w:rsidR="00E83A7C">
          <w:t xml:space="preserve">are </w:t>
        </w:r>
      </w:ins>
      <w:ins w:id="11" w:author="T L" w:date="2015-11-06T22:39:00Z">
        <w:r w:rsidR="002C5D66">
          <w:t xml:space="preserve">from the phylum </w:t>
        </w:r>
        <w:proofErr w:type="spellStart"/>
        <w:r w:rsidR="002C5D66">
          <w:t>Euryarchaeot</w:t>
        </w:r>
        <w:r w:rsidR="00B42562">
          <w:t>a</w:t>
        </w:r>
        <w:proofErr w:type="spellEnd"/>
        <w:r w:rsidR="002C5D66">
          <w:t xml:space="preserve">.  </w:t>
        </w:r>
      </w:ins>
      <w:ins w:id="12" w:author="T L" w:date="2015-11-06T22:47:00Z">
        <w:r w:rsidR="002C5D66">
          <w:t xml:space="preserve">In this work, we focus on a </w:t>
        </w:r>
      </w:ins>
      <w:ins w:id="13" w:author="T L" w:date="2015-11-06T22:51:00Z">
        <w:r w:rsidR="000F03F7">
          <w:t xml:space="preserve">well-studied </w:t>
        </w:r>
      </w:ins>
      <w:ins w:id="14" w:author="T L" w:date="2015-11-06T22:47:00Z">
        <w:r w:rsidR="002C5D66">
          <w:t xml:space="preserve">marine </w:t>
        </w:r>
      </w:ins>
      <w:ins w:id="15" w:author="T L" w:date="2015-11-06T22:48:00Z">
        <w:r w:rsidR="002C5D66">
          <w:t xml:space="preserve">methanogen, </w:t>
        </w:r>
        <w:proofErr w:type="spellStart"/>
        <w:r w:rsidR="002C5D66">
          <w:rPr>
            <w:i/>
          </w:rPr>
          <w:t>Methanoccocus</w:t>
        </w:r>
        <w:proofErr w:type="spellEnd"/>
        <w:r w:rsidR="002C5D66">
          <w:rPr>
            <w:i/>
          </w:rPr>
          <w:t xml:space="preserve"> maripaludis</w:t>
        </w:r>
      </w:ins>
      <w:ins w:id="16" w:author="T L" w:date="2015-11-06T22:51:00Z">
        <w:r w:rsidR="000F03F7">
          <w:t xml:space="preserve">.  </w:t>
        </w:r>
      </w:ins>
      <w:ins w:id="17" w:author="T L" w:date="2015-11-06T22:52:00Z">
        <w:r w:rsidR="000F03F7">
          <w:t xml:space="preserve">Until recently, </w:t>
        </w:r>
      </w:ins>
      <w:ins w:id="18" w:author="T L" w:date="2015-11-06T22:53:00Z">
        <w:r w:rsidR="000F03F7">
          <w:t>it was unknow</w:t>
        </w:r>
      </w:ins>
      <w:ins w:id="19" w:author="T L" w:date="2015-11-06T22:54:00Z">
        <w:r w:rsidR="000F03F7">
          <w:t xml:space="preserve">n how this organism was able to gain enough energy for growth despite the lack of sufficient </w:t>
        </w:r>
      </w:ins>
      <w:ins w:id="20" w:author="T L" w:date="2015-11-06T22:55:00Z">
        <w:r w:rsidR="000F03F7">
          <w:t>coupling sites.  However, a recent report has elucidated an increasingly recognized form of energy conservation</w:t>
        </w:r>
      </w:ins>
      <w:ins w:id="21" w:author="T L" w:date="2015-11-06T22:58:00Z">
        <w:r w:rsidR="00DF679C">
          <w:t xml:space="preserve"> in strict anaerobes</w:t>
        </w:r>
      </w:ins>
      <w:ins w:id="22" w:author="T L" w:date="2015-11-06T22:59:00Z">
        <w:r w:rsidR="00DF679C">
          <w:t xml:space="preserve"> that is not based on chemiosmosis</w:t>
        </w:r>
      </w:ins>
      <w:ins w:id="23" w:author="T L" w:date="2015-11-06T22:55:00Z">
        <w:r w:rsidR="000F03F7">
          <w:t xml:space="preserve">; electron bifurcation which solves the </w:t>
        </w:r>
      </w:ins>
      <w:ins w:id="24" w:author="T L" w:date="2015-11-06T22:57:00Z">
        <w:r w:rsidR="000F03F7">
          <w:t>energy</w:t>
        </w:r>
      </w:ins>
      <w:ins w:id="25" w:author="T L" w:date="2015-11-06T22:55:00Z">
        <w:r w:rsidR="000F03F7">
          <w:t xml:space="preserve"> defi</w:t>
        </w:r>
      </w:ins>
      <w:ins w:id="26" w:author="T L" w:date="2015-11-06T22:57:00Z">
        <w:r w:rsidR="000F03F7">
          <w:t xml:space="preserve">cit question.  </w:t>
        </w:r>
      </w:ins>
    </w:p>
    <w:p w14:paraId="4F10595C" w14:textId="76D10D21" w:rsidR="00563757" w:rsidRPr="00563757" w:rsidRDefault="00563757">
      <w:pPr>
        <w:pPrChange w:id="27" w:author="T L" w:date="2015-11-06T22:58:00Z">
          <w:pPr>
            <w:spacing w:line="480" w:lineRule="auto"/>
          </w:pPr>
        </w:pPrChange>
      </w:pPr>
      <w:del w:id="28" w:author="T L" w:date="2015-11-06T22:57:00Z">
        <w:r w:rsidDel="000F03F7">
          <w:delText xml:space="preserve">Methanogenic archaea naturally produce methane, a potent greenhouse gas and energy source, and hold promise as possible metabolic engineering targets for producing liquid fuels. </w:delText>
        </w:r>
        <w:r w:rsidDel="000F03F7">
          <w:rPr>
            <w:i/>
          </w:rPr>
          <w:delText>M</w:delText>
        </w:r>
        <w:r w:rsidR="00081E0C" w:rsidDel="000F03F7">
          <w:rPr>
            <w:i/>
          </w:rPr>
          <w:delText>ethanococcus</w:delText>
        </w:r>
        <w:r w:rsidDel="000F03F7">
          <w:rPr>
            <w:i/>
          </w:rPr>
          <w:delText xml:space="preserve"> maripaludis </w:delText>
        </w:r>
        <w:r w:rsidDel="000F03F7">
          <w:delText xml:space="preserve">is a hydrogenotrophic methanogen that is notable for its genetic tractability, fast growth rate, and ability to grow in anaerobic chemostats. </w:delText>
        </w:r>
      </w:del>
      <w:r>
        <w:t>To better understand</w:t>
      </w:r>
      <w:r w:rsidR="00081E0C">
        <w:t xml:space="preserve"> its metabolism</w:t>
      </w:r>
      <w:r>
        <w:t xml:space="preserve"> and </w:t>
      </w:r>
      <w:del w:id="29" w:author="T L" w:date="2015-11-06T22:59:00Z">
        <w:r w:rsidDel="00DF679C">
          <w:delText xml:space="preserve">predict </w:delText>
        </w:r>
        <w:r w:rsidR="00081E0C" w:rsidDel="00DF679C">
          <w:delText>metabolic</w:delText>
        </w:r>
        <w:r w:rsidDel="00DF679C">
          <w:delText xml:space="preserve"> engineer</w:delText>
        </w:r>
        <w:r w:rsidR="00081E0C" w:rsidDel="00DF679C">
          <w:delText>ing strategies</w:delText>
        </w:r>
      </w:del>
      <w:proofErr w:type="spellStart"/>
      <w:ins w:id="30" w:author="T L" w:date="2015-11-06T22:59:00Z">
        <w:r w:rsidR="00DF679C">
          <w:t>and</w:t>
        </w:r>
        <w:proofErr w:type="spellEnd"/>
        <w:r w:rsidR="00DF679C">
          <w:t xml:space="preserve"> compare it with </w:t>
        </w:r>
      </w:ins>
      <w:ins w:id="31" w:author="T L" w:date="2015-11-06T23:01:00Z">
        <w:r w:rsidR="001657E5">
          <w:t xml:space="preserve">another group of methanogens which utilizes </w:t>
        </w:r>
      </w:ins>
      <w:ins w:id="32" w:author="T L" w:date="2015-11-06T23:02:00Z">
        <w:r w:rsidR="001657E5">
          <w:t xml:space="preserve">the traditional </w:t>
        </w:r>
        <w:proofErr w:type="spellStart"/>
        <w:r w:rsidR="001657E5">
          <w:t>chemiosmotic</w:t>
        </w:r>
        <w:proofErr w:type="spellEnd"/>
        <w:r w:rsidR="001657E5">
          <w:t xml:space="preserve"> mode of energy conversation</w:t>
        </w:r>
      </w:ins>
      <w:r w:rsidR="00081E0C">
        <w:t>,</w:t>
      </w:r>
      <w:r>
        <w:t xml:space="preserve"> we have built iMR544</w:t>
      </w:r>
      <w:ins w:id="33" w:author="T L" w:date="2015-11-06T23:02:00Z">
        <w:r w:rsidR="001657E5">
          <w:t>.  It is</w:t>
        </w:r>
      </w:ins>
      <w:del w:id="34" w:author="T L" w:date="2015-11-06T23:02:00Z">
        <w:r w:rsidDel="001657E5">
          <w:delText>,</w:delText>
        </w:r>
      </w:del>
      <w:r>
        <w:t xml:space="preserve"> a metabolic reconstruction of </w:t>
      </w:r>
      <w:r>
        <w:rPr>
          <w:i/>
        </w:rPr>
        <w:t xml:space="preserve">M. maripaludis </w:t>
      </w:r>
      <w:r>
        <w:t>that accounts for 544 of its 1722 protein-coding genes. Constructed using likelihood based gap</w:t>
      </w:r>
      <w:r w:rsidR="00BB4897">
        <w:t xml:space="preserve"> </w:t>
      </w:r>
      <w:r>
        <w:t xml:space="preserve">filling and </w:t>
      </w:r>
      <w:r w:rsidR="00EA6C8E">
        <w:t>heavily rooted</w:t>
      </w:r>
      <w:r>
        <w:t xml:space="preserve"> </w:t>
      </w:r>
      <w:r w:rsidR="00EA6C8E">
        <w:t>i</w:t>
      </w:r>
      <w:r>
        <w:t xml:space="preserve">n </w:t>
      </w:r>
      <w:r w:rsidR="00EA6C8E">
        <w:t>biochemical</w:t>
      </w:r>
      <w:r>
        <w:t xml:space="preserve"> literature</w:t>
      </w:r>
      <w:del w:id="35" w:author="T L" w:date="2015-11-06T22:58:00Z">
        <w:r w:rsidDel="000F03F7">
          <w:delText>, iMR544</w:delText>
        </w:r>
        <w:r w:rsidR="00EA6C8E" w:rsidDel="000F03F7">
          <w:delText xml:space="preserve"> incorporates flavin-based electron bifurcation into central carbon metabolism to accurately portray energy conservation in hydrogenotrophic methanogenesis</w:delText>
        </w:r>
      </w:del>
      <w:r w:rsidR="00EA6C8E">
        <w:t xml:space="preserve">. </w:t>
      </w:r>
      <w:r w:rsidR="00E4785C">
        <w:t xml:space="preserve">Our reconstruction </w:t>
      </w:r>
      <w:r w:rsidR="00081E0C">
        <w:t>incorporates</w:t>
      </w:r>
      <w:r w:rsidR="00E4785C">
        <w:t xml:space="preserve"> vital biosynthetic pathways, including </w:t>
      </w:r>
      <w:r w:rsidR="00EA6C8E">
        <w:t>methanogenic coenzyme</w:t>
      </w:r>
      <w:r w:rsidR="00E4785C">
        <w:t>s and archaeal lipids</w:t>
      </w:r>
      <w:r w:rsidR="00081E0C">
        <w:t>, and corrects inaccurate generic pathways, including sulfur assimilation and electron carrier usage</w:t>
      </w:r>
      <w:r w:rsidR="00E4785C">
        <w:t xml:space="preserve">. </w:t>
      </w:r>
      <w:r w:rsidR="00081E0C">
        <w:t>For model simulation, w</w:t>
      </w:r>
      <w:r w:rsidR="00E4785C">
        <w:t xml:space="preserve">e have added thermodynamic considerations in a novel approach that calculates overall free energy without rigorously assessing individual reaction reversibility. </w:t>
      </w:r>
      <w:ins w:id="36" w:author="T L" w:date="2015-11-06T23:03:00Z">
        <w:r w:rsidR="001657E5">
          <w:t>To address electron and the qu</w:t>
        </w:r>
      </w:ins>
      <w:ins w:id="37" w:author="T L" w:date="2015-11-06T23:04:00Z">
        <w:r w:rsidR="001657E5">
          <w:t>estion of ferredoxin specificity, we have……</w:t>
        </w:r>
      </w:ins>
      <w:r w:rsidR="00BB4897">
        <w:t>This</w:t>
      </w:r>
      <w:r w:rsidR="00081E0C">
        <w:t xml:space="preserve"> distribution also includes a toolbox for examining and modifying our reconstruction, running model simulations, and investigating flux distributions. Taken together, our </w:t>
      </w:r>
      <w:r w:rsidR="00E4785C">
        <w:t xml:space="preserve">reconstruction serves as a knowledgebase of </w:t>
      </w:r>
      <w:r w:rsidR="00E4785C">
        <w:rPr>
          <w:i/>
        </w:rPr>
        <w:t>M. maripaludis</w:t>
      </w:r>
      <w:r w:rsidR="00E4785C">
        <w:t xml:space="preserve"> and provides </w:t>
      </w:r>
      <w:commentRangeStart w:id="38"/>
      <w:r w:rsidR="00E4785C">
        <w:t xml:space="preserve">a </w:t>
      </w:r>
      <w:r w:rsidR="00081E0C">
        <w:t xml:space="preserve">flexible </w:t>
      </w:r>
      <w:r w:rsidR="00E4785C">
        <w:t xml:space="preserve">platform to generate thermodynamically feasible </w:t>
      </w:r>
      <w:r w:rsidR="00BB4897">
        <w:t>strain design hypotheses</w:t>
      </w:r>
      <w:r w:rsidR="00E4785C">
        <w:t xml:space="preserve">. </w:t>
      </w:r>
      <w:commentRangeEnd w:id="38"/>
      <w:r w:rsidR="001657E5">
        <w:rPr>
          <w:rStyle w:val="CommentReference"/>
          <w:rFonts w:asciiTheme="minorHAnsi" w:hAnsiTheme="minorHAnsi"/>
        </w:rPr>
        <w:commentReference w:id="38"/>
      </w:r>
    </w:p>
    <w:p w14:paraId="27407994" w14:textId="77777777" w:rsidR="00414739" w:rsidRDefault="00414739">
      <w:r>
        <w:br w:type="page"/>
      </w:r>
    </w:p>
    <w:p w14:paraId="6F84DB2F" w14:textId="77777777" w:rsidR="00BF524A" w:rsidRDefault="00414739" w:rsidP="00BF524A">
      <w:pPr>
        <w:pStyle w:val="Heading1"/>
      </w:pPr>
      <w:r>
        <w:lastRenderedPageBreak/>
        <w:t>Introduction</w:t>
      </w:r>
    </w:p>
    <w:p w14:paraId="42DF51AC" w14:textId="0FE0EF7C"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E1148F">
        <w:instrText xml:space="preserve"> ADDIN ZOTERO_ITEM CSL_CITATION {"citationID":"m3JL1GiW","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E1148F" w:rsidRPr="00E1148F">
        <w:rPr>
          <w:rFonts w:cs="Times New Roman"/>
        </w:rPr>
        <w:t>(1</w:t>
      </w:r>
      <w:bookmarkStart w:id="39" w:name="_GoBack"/>
      <w:bookmarkEnd w:id="39"/>
      <w:r w:rsidR="00E1148F" w:rsidRPr="00E1148F">
        <w:rPr>
          <w:rFonts w:cs="Times New Roman"/>
        </w:rPr>
        <w:t>)</w:t>
      </w:r>
      <w:r w:rsidR="005B2988">
        <w:fldChar w:fldCharType="end"/>
      </w:r>
      <w:r w:rsidR="00627847">
        <w:t xml:space="preserve"> in </w:t>
      </w:r>
      <w:r w:rsidR="003512E9">
        <w:t>absorbing and emitting energy</w:t>
      </w:r>
      <w:r w:rsidR="0051683C">
        <w:t xml:space="preserve">. </w:t>
      </w:r>
      <w:del w:id="40" w:author="T L" w:date="2015-10-13T15:28:00Z">
        <w:r w:rsidR="0051683C" w:rsidDel="000D63C1">
          <w:delText>However, it can also be used</w:delText>
        </w:r>
      </w:del>
      <w:ins w:id="41" w:author="T L" w:date="2015-11-05T10:52:00Z">
        <w:r w:rsidR="00627847">
          <w:t xml:space="preserve"> </w:t>
        </w:r>
      </w:ins>
      <w:ins w:id="42" w:author="T L" w:date="2015-11-05T12:43:00Z">
        <w:r w:rsidR="00627847">
          <w:t>Despite that</w:t>
        </w:r>
      </w:ins>
      <w:ins w:id="43" w:author="T L" w:date="2015-11-05T12:41:00Z">
        <w:r w:rsidR="00627847">
          <w:t xml:space="preserve">, </w:t>
        </w:r>
      </w:ins>
      <w:ins w:id="44" w:author="T L" w:date="2015-11-05T10:52:00Z">
        <w:r w:rsidR="00627847">
          <w:t>i</w:t>
        </w:r>
        <w:r w:rsidR="00046038">
          <w:t>t is a candidate bridge fuel (ref 1)</w:t>
        </w:r>
      </w:ins>
      <w:ins w:id="45" w:author="T L" w:date="2015-11-05T10:57:00Z">
        <w:r w:rsidR="00046038">
          <w:t xml:space="preserve"> </w:t>
        </w:r>
      </w:ins>
      <w:ins w:id="46" w:author="T L" w:date="2015-11-05T22:18:00Z">
        <w:r w:rsidR="00941981">
          <w:t xml:space="preserve">as it burns comparatively cleaner </w:t>
        </w:r>
      </w:ins>
      <w:ins w:id="47" w:author="T L" w:date="2015-11-05T10:58:00Z">
        <w:r w:rsidR="00046038">
          <w:t>than</w:t>
        </w:r>
      </w:ins>
      <w:ins w:id="48" w:author="T L" w:date="2015-11-05T10:59:00Z">
        <w:r w:rsidR="00046038">
          <w:t xml:space="preserve"> fossil fuels</w:t>
        </w:r>
      </w:ins>
      <w:ins w:id="49" w:author="T L" w:date="2015-11-05T11:00:00Z">
        <w:r w:rsidR="004021BA">
          <w:t xml:space="preserve">. </w:t>
        </w:r>
      </w:ins>
      <w:ins w:id="50" w:author="T L" w:date="2015-11-05T10:52:00Z">
        <w:r w:rsidR="00046038">
          <w:t xml:space="preserve"> </w:t>
        </w:r>
      </w:ins>
      <w:del w:id="51" w:author="T L" w:date="2015-10-13T15:29:00Z">
        <w:r w:rsidR="0051683C" w:rsidDel="000D63C1">
          <w:delText xml:space="preserve"> as</w:delText>
        </w:r>
      </w:del>
      <w:del w:id="52" w:author="T L" w:date="2015-10-13T15:30:00Z">
        <w:r w:rsidR="0051683C" w:rsidDel="000D63C1">
          <w:delText xml:space="preserve"> </w:delText>
        </w:r>
      </w:del>
      <w:del w:id="53" w:author="T L" w:date="2015-10-13T15:29:00Z">
        <w:r w:rsidR="0051683C" w:rsidDel="000D63C1">
          <w:delText>a</w:delText>
        </w:r>
      </w:del>
      <w:del w:id="54" w:author="T L" w:date="2015-11-05T10:52:00Z">
        <w:r w:rsidR="0051683C" w:rsidDel="00046038">
          <w:delText xml:space="preserve"> </w:delText>
        </w:r>
        <w:r w:rsidR="008C0862" w:rsidDel="00046038">
          <w:delText>“</w:delText>
        </w:r>
        <w:r w:rsidR="0051683C" w:rsidDel="00046038">
          <w:delText>green</w:delText>
        </w:r>
        <w:r w:rsidR="008C0862" w:rsidDel="00046038">
          <w:delText>”</w:delText>
        </w:r>
        <w:r w:rsidR="0051683C" w:rsidDel="00046038">
          <w:delText xml:space="preserve"> energy</w:delText>
        </w:r>
        <w:r w:rsidR="00535032" w:rsidDel="00046038">
          <w:delText xml:space="preserve"> fuel source</w:delText>
        </w:r>
        <w:r w:rsidR="0051683C" w:rsidDel="00046038">
          <w:delText xml:space="preserve"> </w:delText>
        </w:r>
      </w:del>
      <w:del w:id="55" w:author="T L" w:date="2015-10-13T15:30:00Z">
        <w:r w:rsidR="0051683C" w:rsidDel="000D63C1">
          <w:delText xml:space="preserve">that </w:delText>
        </w:r>
      </w:del>
      <w:del w:id="56" w:author="T L" w:date="2015-11-05T10:52:00Z">
        <w:r w:rsidR="0051683C" w:rsidDel="00046038">
          <w:delText xml:space="preserve">burns </w:delText>
        </w:r>
      </w:del>
      <w:del w:id="57" w:author="T L" w:date="2015-10-13T15:30:00Z">
        <w:r w:rsidR="00B42019" w:rsidDel="000D63C1">
          <w:delText xml:space="preserve">relatively </w:delText>
        </w:r>
      </w:del>
      <w:del w:id="58" w:author="T L" w:date="2015-11-05T10:52:00Z">
        <w:r w:rsidR="0051683C" w:rsidDel="00046038">
          <w:delText>cleanly</w:delText>
        </w:r>
        <w:r w:rsidR="00B42019" w:rsidDel="00046038">
          <w:delText xml:space="preserve"> </w:delText>
        </w:r>
      </w:del>
      <w:del w:id="59" w:author="T L" w:date="2015-10-13T15:31:00Z">
        <w:r w:rsidR="00B42019" w:rsidDel="000D63C1">
          <w:delText>compared t</w:delText>
        </w:r>
      </w:del>
      <w:del w:id="60" w:author="T L" w:date="2015-11-05T10:52:00Z">
        <w:r w:rsidR="00B42019" w:rsidDel="00046038">
          <w:delText xml:space="preserve">o </w:delText>
        </w:r>
      </w:del>
      <w:del w:id="61" w:author="T L" w:date="2015-10-13T15:31:00Z">
        <w:r w:rsidR="009657EA" w:rsidDel="000D63C1">
          <w:delText xml:space="preserve">conventional </w:delText>
        </w:r>
        <w:r w:rsidR="00B42019" w:rsidDel="000D63C1">
          <w:delText>fuels</w:delText>
        </w:r>
        <w:r w:rsidR="009657EA" w:rsidDel="000D63C1">
          <w:delText xml:space="preserve"> such as </w:delText>
        </w:r>
        <w:r w:rsidR="00B42019" w:rsidDel="000D63C1">
          <w:delText>coal</w:delText>
        </w:r>
      </w:del>
      <w:r w:rsidR="0051683C">
        <w:t xml:space="preserve"> </w:t>
      </w:r>
      <w:commentRangeStart w:id="62"/>
      <w:r w:rsidR="009657EA">
        <w:fldChar w:fldCharType="begin"/>
      </w:r>
      <w:r w:rsidR="00E1148F">
        <w:instrText xml:space="preserve"> ADDIN ZOTERO_ITEM CSL_CITATION {"citationID":"1q0mi230gi","properties":{"formattedCitation":"(2)","plainCitation":"(2)"},"citationItems":[{"id":339,"uris":["http://zotero.org/users/2565720/items/NUW4PCI5"],"uri":["http://zotero.org/users/2565720/items/NUW4PCI5"],"itemData":{"id":339,"type":"article-journal","title":"Key factors for assessing climate benefits of natural gas versus coal electricity generation","container-title":"Environmental Research Letters","page":"114022","volume":"9","issue":"11","source":"Institute of Physics","abstract":"Assessing potential climate effects of natural gas versus coal electricity generation is complicated by the large number of factors reported in life cycle assessment studies, compounded by the large number of proposed climate metrics. Thus, there is a need to identify the key factors affecting the climate effects of natural gas versus coal electricity production, and to present these climate effects in as clear and transparent a way as possible. Here, we identify power plant efficiencies and methane leakage rates as the factors that explain most of the variance in greenhouse gas emissions by natural gas and coal power plants. Thus, we focus on the role of these factors in determining the relative merits of natural gas versus coal power plants. We develop a simple model estimating CO2 and CH4 emissions from natural gas and coal power plants, and resulting temperature change. Simple underlying physical changes can be obscured by abstract evaluation metrics, thus we focus our analysis on the time evolution of global mean temperature. We find that, during the period of plant operation, if there is substantial methane leakage, natural gas plants can produce greater near-term warming than coal plants with the same power output. However, if methane leakage rates are low and power plant efficiency is high, natural gas plants can produce some reduction in near-term warming. In the long term, natural gas power plants produce less warming than would occur with coal power plants. However, without carbon capture and storage natural gas power plants cannot achieve the deep reductions that would be required to avoid substantial contribution to additional global warming.","DOI":"10.1088/1748-9326/9/11/114022","ISSN":"1748-9326","journalAbbreviation":"Environ. Res. Lett.","language":"en","author":[{"family":"Zhang","given":"Xiaochun"},{"family":"Myhrvold","given":"Nathan P."},{"family":"Caldeira","given":"Ken"}],"issued":{"date-parts":[["2014",11,1]]}}}],"schema":"https://github.com/citation-style-language/schema/raw/master/csl-citation.json"} </w:instrText>
      </w:r>
      <w:r w:rsidR="009657EA">
        <w:fldChar w:fldCharType="separate"/>
      </w:r>
      <w:r w:rsidR="00E1148F" w:rsidRPr="00E1148F">
        <w:rPr>
          <w:rFonts w:cs="Times New Roman"/>
        </w:rPr>
        <w:t>(2)</w:t>
      </w:r>
      <w:r w:rsidR="009657EA">
        <w:fldChar w:fldCharType="end"/>
      </w:r>
      <w:commentRangeEnd w:id="62"/>
      <w:r w:rsidR="00F123B8">
        <w:rPr>
          <w:rStyle w:val="CommentReference"/>
          <w:rFonts w:asciiTheme="minorHAnsi" w:hAnsiTheme="minorHAnsi"/>
        </w:rPr>
        <w:commentReference w:id="62"/>
      </w:r>
      <w:r w:rsidR="00535032">
        <w:t xml:space="preserve">. </w:t>
      </w:r>
      <w:ins w:id="63" w:author="T L" w:date="2015-11-05T13:07:00Z">
        <w:r w:rsidR="00A36979">
          <w:t xml:space="preserve"> Advancing technology </w:t>
        </w:r>
      </w:ins>
      <w:ins w:id="64" w:author="T L" w:date="2015-11-05T13:08:00Z">
        <w:r w:rsidR="00A36979">
          <w:t>is enabling this gas to be converted</w:t>
        </w:r>
      </w:ins>
      <w:ins w:id="65" w:author="T L" w:date="2015-11-05T13:07:00Z">
        <w:r w:rsidR="00A36979">
          <w:t xml:space="preserve"> to high energy density liquid fuels </w:t>
        </w:r>
      </w:ins>
      <w:ins w:id="66" w:author="T L" w:date="2015-11-05T22:19:00Z">
        <w:r w:rsidR="00941981">
          <w:t xml:space="preserve">with a lower carbon footprint </w:t>
        </w:r>
      </w:ins>
      <w:ins w:id="67" w:author="T L" w:date="2015-11-05T13:07:00Z">
        <w:r w:rsidR="00A36979">
          <w:fldChar w:fldCharType="begin"/>
        </w:r>
        <w:r w:rsidR="00A36979">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A36979" w:rsidRPr="00E1148F">
          <w:rPr>
            <w:rFonts w:cs="Times New Roman"/>
          </w:rPr>
          <w:t>(3)</w:t>
        </w:r>
        <w:r w:rsidR="00A36979">
          <w:fldChar w:fldCharType="end"/>
        </w:r>
      </w:ins>
      <w:ins w:id="68" w:author="T L" w:date="2015-11-05T13:13:00Z">
        <w:r w:rsidR="00A447FE">
          <w:t>.</w:t>
        </w:r>
      </w:ins>
      <w:ins w:id="69" w:author="T L" w:date="2015-11-05T13:08:00Z">
        <w:r w:rsidR="00A36979">
          <w:t xml:space="preserve"> </w:t>
        </w:r>
      </w:ins>
      <w:ins w:id="70" w:author="T L" w:date="2015-11-05T12:54:00Z">
        <w:r w:rsidR="00CA1420">
          <w:t xml:space="preserve">Methane is </w:t>
        </w:r>
      </w:ins>
      <w:ins w:id="71" w:author="T L" w:date="2015-11-05T13:05:00Z">
        <w:r w:rsidR="00A36979">
          <w:t>the second</w:t>
        </w:r>
      </w:ins>
      <w:ins w:id="72" w:author="T L" w:date="2015-11-05T12:54:00Z">
        <w:r w:rsidR="00CA1420">
          <w:t xml:space="preserve"> most abundant greenhouse gas after </w:t>
        </w:r>
      </w:ins>
      <w:ins w:id="73" w:author="T L" w:date="2015-11-05T13:04:00Z">
        <w:r w:rsidR="007A60D0">
          <w:t xml:space="preserve">carbon dioxide </w:t>
        </w:r>
      </w:ins>
      <w:ins w:id="74" w:author="T L" w:date="2015-11-05T13:05:00Z">
        <w:r w:rsidR="00641032">
          <w:t xml:space="preserve"> (ref) and</w:t>
        </w:r>
        <w:r w:rsidR="00A36979">
          <w:t xml:space="preserve"> is produced in the e</w:t>
        </w:r>
      </w:ins>
      <w:del w:id="75" w:author="T L" w:date="2015-10-13T15:32:00Z">
        <w:r w:rsidR="009657EA" w:rsidDel="000D63C1">
          <w:delText>Furthermore,</w:delText>
        </w:r>
      </w:del>
      <w:ins w:id="76" w:author="T L" w:date="2015-10-13T16:14:00Z">
        <w:r w:rsidR="00941981">
          <w:t>nvironment</w:t>
        </w:r>
        <w:r w:rsidR="00A36979">
          <w:t xml:space="preserve"> </w:t>
        </w:r>
      </w:ins>
      <w:ins w:id="77" w:author="T L" w:date="2015-10-13T16:15:00Z">
        <w:r w:rsidR="00815A63">
          <w:t xml:space="preserve">from biological </w:t>
        </w:r>
      </w:ins>
      <w:ins w:id="78" w:author="T L" w:date="2015-10-13T16:18:00Z">
        <w:r w:rsidR="00DB0DFC">
          <w:t xml:space="preserve">(refs) </w:t>
        </w:r>
      </w:ins>
      <w:ins w:id="79" w:author="T L" w:date="2015-10-13T16:15:00Z">
        <w:r w:rsidR="00A87FFD">
          <w:t>and non-biological</w:t>
        </w:r>
      </w:ins>
      <w:ins w:id="80" w:author="T L" w:date="2015-11-05T11:05:00Z">
        <w:r w:rsidR="00A87FFD">
          <w:t xml:space="preserve"> </w:t>
        </w:r>
      </w:ins>
      <w:ins w:id="81" w:author="T L" w:date="2015-10-13T16:12:00Z">
        <w:r w:rsidR="00815A63">
          <w:t xml:space="preserve">(refs) </w:t>
        </w:r>
      </w:ins>
      <w:ins w:id="82" w:author="T L" w:date="2015-11-05T13:06:00Z">
        <w:r w:rsidR="00A36979">
          <w:t>sources.</w:t>
        </w:r>
      </w:ins>
      <w:del w:id="83" w:author="T L" w:date="2015-10-13T16:17:00Z">
        <w:r w:rsidR="009657EA" w:rsidDel="00815A63">
          <w:delText xml:space="preserve"> there is growing interest in </w:delText>
        </w:r>
        <w:r w:rsidR="00DC2671" w:rsidDel="00815A63">
          <w:delText>biologically converting of</w:delText>
        </w:r>
        <w:r w:rsidR="009657EA" w:rsidDel="00815A63">
          <w:delText xml:space="preserve"> methane </w:delText>
        </w:r>
      </w:del>
      <w:del w:id="84" w:author="T L" w:date="2015-11-05T13:07:00Z">
        <w:r w:rsidR="009657EA" w:rsidDel="00A36979">
          <w:delText xml:space="preserve">to </w:delText>
        </w:r>
        <w:r w:rsidR="00DC2671" w:rsidDel="00A36979">
          <w:delText xml:space="preserve">high energy density </w:delText>
        </w:r>
        <w:r w:rsidR="009657EA" w:rsidDel="00A36979">
          <w:delText>liquid fuels</w:delText>
        </w:r>
        <w:r w:rsidR="00DC2671" w:rsidDel="00A36979">
          <w:delText xml:space="preserve"> </w:delText>
        </w:r>
        <w:r w:rsidR="00DC2671" w:rsidDel="00A36979">
          <w:fldChar w:fldCharType="begin"/>
        </w:r>
        <w:r w:rsidR="00E1148F" w:rsidDel="00A36979">
          <w:del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delInstrText>
        </w:r>
        <w:r w:rsidR="00DC2671" w:rsidDel="00A36979">
          <w:fldChar w:fldCharType="separate"/>
        </w:r>
        <w:r w:rsidR="00E1148F" w:rsidRPr="00E1148F" w:rsidDel="00A36979">
          <w:rPr>
            <w:rFonts w:cs="Times New Roman"/>
          </w:rPr>
          <w:delText>(3)</w:delText>
        </w:r>
        <w:r w:rsidR="00DC2671" w:rsidDel="00A36979">
          <w:fldChar w:fldCharType="end"/>
        </w:r>
      </w:del>
      <w:r w:rsidR="00DC2671">
        <w:t>.</w:t>
      </w:r>
      <w:r w:rsidR="009657EA">
        <w:t xml:space="preserve"> </w:t>
      </w:r>
      <w:ins w:id="85" w:author="T L" w:date="2015-10-13T16:24:00Z">
        <w:r w:rsidR="00B92236">
          <w:t>Methanogens</w:t>
        </w:r>
      </w:ins>
      <w:ins w:id="86" w:author="T L" w:date="2015-11-05T13:09:00Z">
        <w:r w:rsidR="002F7577">
          <w:t xml:space="preserve"> </w:t>
        </w:r>
      </w:ins>
      <w:ins w:id="87" w:author="T L" w:date="2015-11-05T18:00:00Z">
        <w:r w:rsidR="0084390A">
          <w:t>are the largest biological contributor</w:t>
        </w:r>
      </w:ins>
      <w:ins w:id="88" w:author="T L" w:date="2015-11-05T18:01:00Z">
        <w:r w:rsidR="0084390A">
          <w:t>s</w:t>
        </w:r>
      </w:ins>
      <w:ins w:id="89" w:author="T L" w:date="2015-11-05T18:00:00Z">
        <w:r w:rsidR="0084390A">
          <w:t xml:space="preserve"> of methane</w:t>
        </w:r>
      </w:ins>
      <w:ins w:id="90" w:author="T L" w:date="2015-11-05T18:02:00Z">
        <w:r w:rsidR="0084390A">
          <w:t xml:space="preserve">, producing about 1 Gt of methane gas per year </w:t>
        </w:r>
        <w:r w:rsidR="0084390A">
          <w:fldChar w:fldCharType="begin"/>
        </w:r>
        <w:r w:rsidR="0084390A">
          <w:instrText xml:space="preserve"> ADDIN ZOTERO_ITEM CSL_CITATION {"citationID":"12d9ngkfcj","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84390A" w:rsidRPr="00E1148F">
          <w:rPr>
            <w:rFonts w:cs="Times New Roman"/>
          </w:rPr>
          <w:t>(4)</w:t>
        </w:r>
        <w:r w:rsidR="0084390A">
          <w:fldChar w:fldCharType="end"/>
        </w:r>
      </w:ins>
      <w:ins w:id="91" w:author="T L" w:date="2015-11-05T18:01:00Z">
        <w:r w:rsidR="0084390A">
          <w:t>. This</w:t>
        </w:r>
      </w:ins>
      <w:ins w:id="92" w:author="T L" w:date="2015-10-13T16:24:00Z">
        <w:r w:rsidR="00B92236">
          <w:t xml:space="preserve"> group of microorganisms </w:t>
        </w:r>
      </w:ins>
      <w:ins w:id="93" w:author="T L" w:date="2015-11-05T18:01:00Z">
        <w:r w:rsidR="0084390A">
          <w:t xml:space="preserve">are </w:t>
        </w:r>
      </w:ins>
      <w:ins w:id="94" w:author="T L" w:date="2015-10-13T16:24:00Z">
        <w:r w:rsidR="00B92236">
          <w:t xml:space="preserve">from the domain Archaea </w:t>
        </w:r>
      </w:ins>
      <w:ins w:id="95" w:author="T L" w:date="2015-11-05T18:01:00Z">
        <w:r w:rsidR="0084390A">
          <w:t>and t</w:t>
        </w:r>
      </w:ins>
      <w:del w:id="96" w:author="T L" w:date="2015-10-13T16:25:00Z">
        <w:r w:rsidR="0051683C" w:rsidDel="00B92236">
          <w:delText>T</w:delText>
        </w:r>
      </w:del>
      <w:del w:id="97" w:author="T L" w:date="2015-11-05T18:01:00Z">
        <w:r w:rsidR="0051683C" w:rsidDel="0084390A">
          <w:delText xml:space="preserve">he </w:delText>
        </w:r>
      </w:del>
      <w:del w:id="98" w:author="T L" w:date="2015-11-05T11:44:00Z">
        <w:r w:rsidR="0051683C" w:rsidDel="00313809">
          <w:delText>greatest</w:delText>
        </w:r>
      </w:del>
      <w:del w:id="99" w:author="T L" w:date="2015-11-05T18:00:00Z">
        <w:r w:rsidR="0051683C" w:rsidDel="0084390A">
          <w:delText xml:space="preserve"> </w:delText>
        </w:r>
        <w:r w:rsidR="008C0862" w:rsidDel="0084390A">
          <w:delText xml:space="preserve">biological </w:delText>
        </w:r>
        <w:r w:rsidR="0051683C" w:rsidDel="0084390A">
          <w:delText>contributor of methane</w:delText>
        </w:r>
      </w:del>
      <w:ins w:id="100" w:author="T L" w:date="2015-10-13T16:42:00Z">
        <w:r w:rsidR="00527D1A">
          <w:t>hey</w:t>
        </w:r>
      </w:ins>
      <w:ins w:id="101" w:author="T L" w:date="2015-10-13T16:26:00Z">
        <w:r w:rsidR="00B92236">
          <w:t xml:space="preserve"> </w:t>
        </w:r>
      </w:ins>
      <w:del w:id="102" w:author="T L" w:date="2015-10-13T16:43:00Z">
        <w:r w:rsidR="0051683C" w:rsidDel="00527D1A">
          <w:delText xml:space="preserve"> </w:delText>
        </w:r>
      </w:del>
      <w:del w:id="103" w:author="T L" w:date="2015-10-13T16:21:00Z">
        <w:r w:rsidR="0051683C" w:rsidDel="00DB0DFC">
          <w:delText xml:space="preserve">gas </w:delText>
        </w:r>
      </w:del>
      <w:del w:id="104" w:author="T L" w:date="2015-10-13T16:26:00Z">
        <w:r w:rsidR="0051683C" w:rsidDel="00B92236">
          <w:delText>is a specialized group of anaerobic microorganisms</w:delText>
        </w:r>
        <w:r w:rsidR="00940402" w:rsidDel="00B92236">
          <w:delText xml:space="preserve"> known as methanogenic </w:delText>
        </w:r>
        <w:r w:rsidR="00E90ACA" w:rsidDel="00B92236">
          <w:delText xml:space="preserve">Archaea </w:delText>
        </w:r>
        <w:r w:rsidR="00940402" w:rsidDel="00B92236">
          <w:delText>or methanogens</w:delText>
        </w:r>
        <w:r w:rsidR="008C0862" w:rsidDel="00B92236">
          <w:delText xml:space="preserve">, which </w:delText>
        </w:r>
      </w:del>
      <w:del w:id="105" w:author="T L" w:date="2015-10-13T16:43:00Z">
        <w:r w:rsidR="00941122" w:rsidDel="00527D1A">
          <w:delText>produce</w:delText>
        </w:r>
        <w:r w:rsidR="00535032" w:rsidDel="00527D1A">
          <w:delText xml:space="preserve"> about 1 </w:delText>
        </w:r>
        <w:r w:rsidR="00571C2A" w:rsidDel="00527D1A">
          <w:delText xml:space="preserve">Gt </w:delText>
        </w:r>
        <w:r w:rsidR="00535032" w:rsidDel="00527D1A">
          <w:delText>of methane</w:delText>
        </w:r>
        <w:r w:rsidR="00940402" w:rsidDel="00527D1A">
          <w:delText xml:space="preserve"> gas</w:delText>
        </w:r>
        <w:r w:rsidR="00535032" w:rsidDel="00527D1A">
          <w:delText xml:space="preserve"> per year</w:delText>
        </w:r>
        <w:r w:rsidR="008C0862" w:rsidDel="00527D1A">
          <w:delText xml:space="preserve"> </w:delText>
        </w:r>
      </w:del>
      <w:del w:id="106" w:author="T L" w:date="2015-10-13T16:27:00Z">
        <w:r w:rsidR="008C0862" w:rsidDel="00B92236">
          <w:delText>through their metabolic activity</w:delText>
        </w:r>
      </w:del>
      <w:del w:id="107" w:author="T L" w:date="2015-10-13T16:43:00Z">
        <w:r w:rsidR="00915E11" w:rsidDel="00527D1A">
          <w:delText xml:space="preserve"> </w:delText>
        </w:r>
        <w:r w:rsidR="00915E11" w:rsidDel="00527D1A">
          <w:fldChar w:fldCharType="begin"/>
        </w:r>
        <w:r w:rsidR="00E1148F" w:rsidDel="00527D1A">
          <w:delInstrText xml:space="preserve"> ADDIN ZOTERO_ITEM CSL_CITATION {"citationID":"12d9ngkfcj","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delInstrText>
        </w:r>
        <w:r w:rsidR="00915E11" w:rsidDel="00527D1A">
          <w:fldChar w:fldCharType="separate"/>
        </w:r>
        <w:r w:rsidR="00E1148F" w:rsidRPr="00E1148F" w:rsidDel="00527D1A">
          <w:rPr>
            <w:rFonts w:cs="Times New Roman"/>
          </w:rPr>
          <w:delText>(4)</w:delText>
        </w:r>
        <w:r w:rsidR="00915E11" w:rsidDel="00527D1A">
          <w:fldChar w:fldCharType="end"/>
        </w:r>
      </w:del>
      <w:ins w:id="108" w:author="T L" w:date="2015-10-13T16:43:00Z">
        <w:r w:rsidR="00527D1A">
          <w:t>grow</w:t>
        </w:r>
      </w:ins>
      <w:ins w:id="109" w:author="T L" w:date="2015-10-13T16:36:00Z">
        <w:r w:rsidR="00F14A7D">
          <w:t xml:space="preserve"> on carbon dioxide or one or two carbon comp</w:t>
        </w:r>
      </w:ins>
      <w:ins w:id="110" w:author="T L" w:date="2015-11-05T13:10:00Z">
        <w:r w:rsidR="002F7577">
          <w:t>o</w:t>
        </w:r>
      </w:ins>
      <w:ins w:id="111" w:author="T L" w:date="2015-10-13T16:36:00Z">
        <w:r w:rsidR="00F14A7D">
          <w:t xml:space="preserve">unds </w:t>
        </w:r>
      </w:ins>
      <w:ins w:id="112" w:author="T L" w:date="2015-10-13T16:45:00Z">
        <w:r w:rsidR="00527D1A">
          <w:fldChar w:fldCharType="begin"/>
        </w:r>
        <w:r w:rsidR="00527D1A">
          <w:instrText xml:space="preserve"> ADDIN ZOTERO_ITEM CSL_CITATION {"citationID":"dSo1xpOJ","properties":{"formattedCitation":"(5, 6)","plainCitation":"(5, 6)"},"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id":170,"uris":["http://zotero.org/users/2565720/items/V5G3JM2J"],"uri":["http://zotero.org/users/2565720/items/V5G3JM2J"],"itemData":{"id":170,"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instrText>
        </w:r>
        <w:r w:rsidR="00527D1A">
          <w:fldChar w:fldCharType="separate"/>
        </w:r>
        <w:r w:rsidR="00527D1A" w:rsidRPr="00E1148F">
          <w:rPr>
            <w:rFonts w:cs="Times New Roman"/>
          </w:rPr>
          <w:t>(5, 6)</w:t>
        </w:r>
        <w:r w:rsidR="00527D1A">
          <w:fldChar w:fldCharType="end"/>
        </w:r>
        <w:r w:rsidR="00527D1A">
          <w:t xml:space="preserve"> </w:t>
        </w:r>
      </w:ins>
      <w:ins w:id="113" w:author="T L" w:date="2015-11-05T13:11:00Z">
        <w:r w:rsidR="002F7577">
          <w:t xml:space="preserve">using enzymes containing </w:t>
        </w:r>
        <w:r w:rsidR="00941981">
          <w:t>unique biological co-factors (</w:t>
        </w:r>
        <w:proofErr w:type="spellStart"/>
        <w:r w:rsidR="00941981">
          <w:t>Sh</w:t>
        </w:r>
        <w:r w:rsidR="002F7577">
          <w:t>ima</w:t>
        </w:r>
        <w:proofErr w:type="spellEnd"/>
        <w:r w:rsidR="002F7577">
          <w:t xml:space="preserve"> ref)</w:t>
        </w:r>
      </w:ins>
      <w:del w:id="114" w:author="T L" w:date="2015-10-13T16:41:00Z">
        <w:r w:rsidR="00940402" w:rsidDel="00F14A7D">
          <w:delText>.</w:delText>
        </w:r>
        <w:r w:rsidR="00073EBE" w:rsidDel="00F14A7D">
          <w:delText xml:space="preserve"> </w:delText>
        </w:r>
      </w:del>
      <w:del w:id="115" w:author="T L" w:date="2015-10-13T16:27:00Z">
        <w:r w:rsidR="00073EBE" w:rsidDel="00552DFC">
          <w:delText xml:space="preserve">Methanogens </w:delText>
        </w:r>
      </w:del>
      <w:del w:id="116" w:author="T L" w:date="2015-10-13T16:41:00Z">
        <w:r w:rsidR="00073EBE" w:rsidDel="00F14A7D">
          <w:delText>employ unusual</w:delText>
        </w:r>
      </w:del>
      <w:del w:id="117" w:author="T L" w:date="2015-11-05T18:02:00Z">
        <w:r w:rsidR="00073EBE" w:rsidDel="0084390A">
          <w:delText xml:space="preserve"> </w:delText>
        </w:r>
      </w:del>
      <w:del w:id="118" w:author="T L" w:date="2015-10-13T16:41:00Z">
        <w:r w:rsidR="00073EBE" w:rsidDel="00F14A7D">
          <w:delText>metabolic pathways with biologically unique cofactors</w:delText>
        </w:r>
        <w:r w:rsidR="0078784F" w:rsidDel="00F14A7D">
          <w:delText xml:space="preserve"> and enzymes </w:delText>
        </w:r>
        <w:r w:rsidR="00073EBE" w:rsidDel="00F14A7D">
          <w:delText>to produce methane from 1-C or 2-C  carbon sources</w:delText>
        </w:r>
        <w:r w:rsidR="0078784F" w:rsidDel="00F14A7D">
          <w:delText xml:space="preserve"> </w:delText>
        </w:r>
      </w:del>
      <w:del w:id="119" w:author="T L" w:date="2015-10-13T16:45:00Z">
        <w:r w:rsidR="0078784F" w:rsidDel="00527D1A">
          <w:fldChar w:fldCharType="begin"/>
        </w:r>
        <w:r w:rsidR="00E1148F" w:rsidDel="00527D1A">
          <w:delInstrText xml:space="preserve"> ADDIN ZOTERO_ITEM CSL_CITATION {"citationID":"dSo1xpOJ","properties":{"formattedCitation":"(5, 6)","plainCitation":"(5, 6)"},"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id":170,"uris":["http://zotero.org/users/2565720/items/V5G3JM2J"],"uri":["http://zotero.org/users/2565720/items/V5G3JM2J"],"itemData":{"id":170,"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delInstrText>
        </w:r>
        <w:r w:rsidR="0078784F" w:rsidDel="00527D1A">
          <w:fldChar w:fldCharType="separate"/>
        </w:r>
        <w:r w:rsidR="00E1148F" w:rsidRPr="00E1148F" w:rsidDel="00527D1A">
          <w:rPr>
            <w:rFonts w:cs="Times New Roman"/>
          </w:rPr>
          <w:delText>(5, 6)</w:delText>
        </w:r>
        <w:r w:rsidR="0078784F" w:rsidDel="00527D1A">
          <w:fldChar w:fldCharType="end"/>
        </w:r>
      </w:del>
      <w:r w:rsidR="00073EBE">
        <w:t xml:space="preserve">. </w:t>
      </w:r>
      <w:del w:id="120" w:author="T L" w:date="2015-10-13T16:28:00Z">
        <w:r w:rsidR="00073EBE" w:rsidDel="00552DFC">
          <w:delText xml:space="preserve">Studying </w:delText>
        </w:r>
      </w:del>
      <w:del w:id="121" w:author="T L" w:date="2015-11-05T13:12:00Z">
        <w:r w:rsidR="00073EBE" w:rsidDel="002F7577">
          <w:delText xml:space="preserve">methanogenesis </w:delText>
        </w:r>
      </w:del>
      <w:del w:id="122" w:author="T L" w:date="2015-10-13T16:28:00Z">
        <w:r w:rsidR="00073EBE" w:rsidDel="00552DFC">
          <w:delText>gives us a window through which we can better understand these organisms</w:delText>
        </w:r>
      </w:del>
      <w:del w:id="123" w:author="T L" w:date="2015-10-13T16:35:00Z">
        <w:r w:rsidR="00073EBE" w:rsidDel="00F14A7D">
          <w:delText xml:space="preserve"> and learn ways </w:delText>
        </w:r>
      </w:del>
      <w:del w:id="124" w:author="T L" w:date="2015-11-05T13:12:00Z">
        <w:r w:rsidR="00073EBE" w:rsidDel="002F7577">
          <w:delText xml:space="preserve">to metabolically engineer them to enhance methane production or produce commodity chemicals. </w:delText>
        </w:r>
      </w:del>
    </w:p>
    <w:p w14:paraId="179584D6" w14:textId="1880B4F0" w:rsidR="005119EB" w:rsidRDefault="00C510BA" w:rsidP="00586344">
      <w:pPr>
        <w:spacing w:line="480" w:lineRule="auto"/>
        <w:rPr>
          <w:ins w:id="125" w:author="T L" w:date="2015-10-15T12:21:00Z"/>
        </w:rPr>
      </w:pPr>
      <w:r>
        <w:t>Though</w:t>
      </w:r>
      <w:ins w:id="126" w:author="T L" w:date="2015-10-13T16:46:00Z">
        <w:r w:rsidR="00527D1A">
          <w:t xml:space="preserve"> phylogenetically and metabolically </w:t>
        </w:r>
      </w:ins>
      <w:del w:id="127" w:author="T L" w:date="2015-10-13T16:46:00Z">
        <w:r w:rsidDel="00527D1A">
          <w:delText xml:space="preserve"> </w:delText>
        </w:r>
      </w:del>
      <w:r>
        <w:t xml:space="preserve">diverse, </w:t>
      </w:r>
      <w:r w:rsidR="00073EBE">
        <w:t>methanogens</w:t>
      </w:r>
      <w:r>
        <w:t xml:space="preserve"> </w:t>
      </w:r>
      <w:del w:id="128" w:author="T L" w:date="2015-10-15T11:20:00Z">
        <w:r w:rsidDel="00555D72">
          <w:delText>can be</w:delText>
        </w:r>
      </w:del>
      <w:ins w:id="129" w:author="T L" w:date="2015-10-15T11:20:00Z">
        <w:r w:rsidR="00555D72">
          <w:t>are</w:t>
        </w:r>
      </w:ins>
      <w:r w:rsidR="0034629A">
        <w:t xml:space="preserve"> </w:t>
      </w:r>
      <w:r w:rsidR="00940402">
        <w:t xml:space="preserve">separated </w:t>
      </w:r>
      <w:r w:rsidR="0034629A">
        <w:t xml:space="preserve">into two </w:t>
      </w:r>
      <w:del w:id="130" w:author="T L" w:date="2015-10-15T11:21:00Z">
        <w:r w:rsidR="003153D3" w:rsidDel="00555D72">
          <w:delText xml:space="preserve">main </w:delText>
        </w:r>
      </w:del>
      <w:r w:rsidR="0034629A">
        <w:t>groups based on the presence o</w:t>
      </w:r>
      <w:r w:rsidR="00D74FA7">
        <w:t>r</w:t>
      </w:r>
      <w:r w:rsidR="0034629A">
        <w:t xml:space="preserve"> absence of cytochromes </w:t>
      </w:r>
      <w:r w:rsidR="0028794B">
        <w:fldChar w:fldCharType="begin"/>
      </w:r>
      <w:r w:rsidR="00E1148F">
        <w:instrText xml:space="preserve"> ADDIN ZOTERO_ITEM CSL_CITATION {"citationID":"151lc0u959","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E1148F" w:rsidRPr="00E1148F">
        <w:rPr>
          <w:rFonts w:cs="Times New Roman"/>
        </w:rPr>
        <w:t>(4)</w:t>
      </w:r>
      <w:r w:rsidR="0028794B">
        <w:fldChar w:fldCharType="end"/>
      </w:r>
      <w:r w:rsidR="0034629A">
        <w:t xml:space="preserve">. </w:t>
      </w:r>
      <w:del w:id="131" w:author="T L" w:date="2015-10-13T16:47:00Z">
        <w:r w:rsidR="003153D3" w:rsidDel="00527D1A">
          <w:delText>Metabolically, t</w:delText>
        </w:r>
      </w:del>
      <w:ins w:id="132" w:author="T L" w:date="2015-10-13T16:47:00Z">
        <w:r w:rsidR="00527D1A">
          <w:t>T</w:t>
        </w:r>
      </w:ins>
      <w:r w:rsidR="0034629A">
        <w:t>he cytochrome</w:t>
      </w:r>
      <w:r>
        <w:t>-</w:t>
      </w:r>
      <w:r w:rsidR="009C4505">
        <w:t>lacking</w:t>
      </w:r>
      <w:r w:rsidR="0034629A">
        <w:t xml:space="preserve"> methanogens </w:t>
      </w:r>
      <w:r w:rsidR="009C4505">
        <w:t xml:space="preserve">have a narrow substrate range </w:t>
      </w:r>
      <w:del w:id="133" w:author="T L" w:date="2015-10-13T16:47:00Z">
        <w:r w:rsidR="009C4505" w:rsidDel="00527D1A">
          <w:delText>limited to</w:delText>
        </w:r>
      </w:del>
      <w:ins w:id="134" w:author="T L" w:date="2015-10-13T16:47:00Z">
        <w:r w:rsidR="00527D1A">
          <w:t>of</w:t>
        </w:r>
      </w:ins>
      <w:r w:rsidR="009C4505">
        <w:t xml:space="preserve"> only H</w:t>
      </w:r>
      <w:r w:rsidR="009C4505" w:rsidRPr="009F74B8">
        <w:rPr>
          <w:vertAlign w:val="subscript"/>
        </w:rPr>
        <w:t>2</w:t>
      </w:r>
      <w:r w:rsidR="009C4505">
        <w:t xml:space="preserve"> or formate </w:t>
      </w:r>
      <w:r w:rsidR="009C4505">
        <w:lastRenderedPageBreak/>
        <w:t>as electron donors that reduce CO</w:t>
      </w:r>
      <w:r w:rsidR="009C4505" w:rsidRPr="009F74B8">
        <w:rPr>
          <w:vertAlign w:val="subscript"/>
        </w:rPr>
        <w:t>2</w:t>
      </w:r>
      <w:r w:rsidR="009C4505">
        <w:t xml:space="preserve"> to methane</w:t>
      </w:r>
      <w:ins w:id="135" w:author="T L" w:date="2015-10-14T12:36:00Z">
        <w:r w:rsidR="00B552F6">
          <w:t xml:space="preserve"> (Kyle’s ref)</w:t>
        </w:r>
      </w:ins>
      <w:r w:rsidR="009C4505">
        <w:t xml:space="preserve">; </w:t>
      </w:r>
      <w:del w:id="136" w:author="T L" w:date="2015-10-13T16:47:00Z">
        <w:r w:rsidR="009C4505" w:rsidDel="00527D1A">
          <w:delText xml:space="preserve">hence </w:delText>
        </w:r>
      </w:del>
      <w:r w:rsidR="009C4505">
        <w:t xml:space="preserve">they are </w:t>
      </w:r>
      <w:ins w:id="137" w:author="T L" w:date="2015-10-15T11:21:00Z">
        <w:r w:rsidR="00555D72">
          <w:t>sometimes</w:t>
        </w:r>
      </w:ins>
      <w:ins w:id="138" w:author="T L" w:date="2015-10-13T16:47:00Z">
        <w:r w:rsidR="00527D1A">
          <w:t xml:space="preserve"> referred to as </w:t>
        </w:r>
      </w:ins>
      <w:del w:id="139" w:author="T L" w:date="2015-10-13T16:48:00Z">
        <w:r w:rsidR="009C4505" w:rsidDel="00527D1A">
          <w:delText xml:space="preserve">known as </w:delText>
        </w:r>
      </w:del>
      <w:r w:rsidR="009C4505">
        <w:t xml:space="preserve">hydrogenotrophic methanogens. </w:t>
      </w:r>
      <w:ins w:id="140" w:author="T L" w:date="2015-11-05T22:22:00Z">
        <w:r w:rsidR="00F339FC">
          <w:t>In</w:t>
        </w:r>
      </w:ins>
      <w:del w:id="141" w:author="T L" w:date="2015-11-05T22:22:00Z">
        <w:r w:rsidR="009C4505" w:rsidDel="00F339FC">
          <w:delText>By</w:delText>
        </w:r>
      </w:del>
      <w:r w:rsidR="009C4505">
        <w:t xml:space="preserve"> contrast, </w:t>
      </w:r>
      <w:del w:id="142" w:author="T L" w:date="2015-10-13T16:48:00Z">
        <w:r w:rsidR="009C4505" w:rsidDel="00F45C05">
          <w:delText xml:space="preserve">methanogens with </w:delText>
        </w:r>
      </w:del>
      <w:r w:rsidR="009C4505">
        <w:t>cytochrome</w:t>
      </w:r>
      <w:ins w:id="143" w:author="T L" w:date="2015-10-13T16:48:00Z">
        <w:r w:rsidR="00F45C05">
          <w:t xml:space="preserve">-containing </w:t>
        </w:r>
      </w:ins>
      <w:ins w:id="144" w:author="T L" w:date="2015-10-13T16:49:00Z">
        <w:r w:rsidR="00F45C05">
          <w:t xml:space="preserve">(or </w:t>
        </w:r>
        <w:proofErr w:type="spellStart"/>
        <w:r w:rsidR="00F45C05">
          <w:t>methylotropic</w:t>
        </w:r>
        <w:proofErr w:type="spellEnd"/>
        <w:r w:rsidR="00F45C05">
          <w:t xml:space="preserve">) </w:t>
        </w:r>
      </w:ins>
      <w:ins w:id="145" w:author="T L" w:date="2015-10-13T16:48:00Z">
        <w:r w:rsidR="00F45C05">
          <w:t xml:space="preserve">methanogens </w:t>
        </w:r>
      </w:ins>
      <w:del w:id="146" w:author="T L" w:date="2015-10-13T16:48:00Z">
        <w:r w:rsidR="009C4505" w:rsidDel="00F45C05">
          <w:delText>s</w:delText>
        </w:r>
      </w:del>
      <w:r w:rsidR="009C4505">
        <w:t xml:space="preserve"> </w:t>
      </w:r>
      <w:r w:rsidR="003153D3">
        <w:t>utilize acetate</w:t>
      </w:r>
      <w:r>
        <w:t xml:space="preserve"> and</w:t>
      </w:r>
      <w:r w:rsidR="003153D3">
        <w:t xml:space="preserve"> methylated compounds for methanogenic growth </w:t>
      </w:r>
      <w:del w:id="147" w:author="T L" w:date="2015-10-15T11:22:00Z">
        <w:r w:rsidR="00073EBE" w:rsidDel="003E4220">
          <w:delText>and</w:delText>
        </w:r>
        <w:r w:rsidR="001E4B82" w:rsidDel="003E4220">
          <w:delText xml:space="preserve"> </w:delText>
        </w:r>
      </w:del>
      <w:ins w:id="148" w:author="T L" w:date="2015-10-15T11:22:00Z">
        <w:r w:rsidR="003E4220">
          <w:t xml:space="preserve">with </w:t>
        </w:r>
      </w:ins>
      <w:r w:rsidR="001E4B82">
        <w:t>a minority</w:t>
      </w:r>
      <w:r w:rsidR="00073EBE">
        <w:t xml:space="preserve"> </w:t>
      </w:r>
      <w:del w:id="149" w:author="T L" w:date="2015-10-15T11:22:00Z">
        <w:r w:rsidR="001E4B82" w:rsidDel="003E4220">
          <w:delText xml:space="preserve">can </w:delText>
        </w:r>
      </w:del>
      <w:r w:rsidR="001E4B82">
        <w:t>also</w:t>
      </w:r>
      <w:r w:rsidR="00073EBE">
        <w:t xml:space="preserve"> </w:t>
      </w:r>
      <w:ins w:id="150" w:author="T L" w:date="2015-10-15T11:22:00Z">
        <w:r w:rsidR="003E4220">
          <w:t xml:space="preserve">being able to </w:t>
        </w:r>
      </w:ins>
      <w:r w:rsidR="009F74B8">
        <w:t xml:space="preserve">grow </w:t>
      </w:r>
      <w:del w:id="151" w:author="T L" w:date="2015-10-15T11:22:00Z">
        <w:r w:rsidR="009F74B8" w:rsidDel="003E4220">
          <w:delText xml:space="preserve">using </w:delText>
        </w:r>
        <w:r w:rsidR="00073EBE" w:rsidDel="003E4220">
          <w:delText>H</w:delText>
        </w:r>
        <w:r w:rsidR="00073EBE" w:rsidRPr="009F74B8" w:rsidDel="003E4220">
          <w:rPr>
            <w:vertAlign w:val="subscript"/>
          </w:rPr>
          <w:delText>2</w:delText>
        </w:r>
        <w:r w:rsidR="00073EBE" w:rsidDel="003E4220">
          <w:delText xml:space="preserve"> and CO</w:delText>
        </w:r>
        <w:r w:rsidR="00073EBE" w:rsidRPr="009F74B8" w:rsidDel="003E4220">
          <w:rPr>
            <w:vertAlign w:val="subscript"/>
          </w:rPr>
          <w:delText>2</w:delText>
        </w:r>
      </w:del>
      <w:proofErr w:type="spellStart"/>
      <w:ins w:id="152" w:author="T L" w:date="2015-10-15T11:22:00Z">
        <w:r w:rsidR="003E4220">
          <w:t>hydrogrenotrophically</w:t>
        </w:r>
      </w:ins>
      <w:proofErr w:type="spellEnd"/>
      <w:del w:id="153" w:author="T L" w:date="2015-10-13T16:49:00Z">
        <w:r w:rsidR="00EB0A45" w:rsidDel="00F45C05">
          <w:delText>; they are know</w:delText>
        </w:r>
        <w:r w:rsidR="00571211" w:rsidDel="00F45C05">
          <w:delText>n as methylotrophic methanogens</w:delText>
        </w:r>
      </w:del>
      <w:r w:rsidR="00571211">
        <w:t xml:space="preserve">. </w:t>
      </w:r>
      <w:del w:id="154" w:author="T L" w:date="2015-10-13T16:49:00Z">
        <w:r w:rsidR="00A57176" w:rsidDel="00314946">
          <w:delText xml:space="preserve">Although </w:delText>
        </w:r>
      </w:del>
      <w:ins w:id="155" w:author="T L" w:date="2015-10-13T16:50:00Z">
        <w:r w:rsidR="00314946">
          <w:t>B</w:t>
        </w:r>
      </w:ins>
      <w:del w:id="156" w:author="T L" w:date="2015-10-13T16:50:00Z">
        <w:r w:rsidR="00A57176" w:rsidDel="00314946">
          <w:delText>b</w:delText>
        </w:r>
      </w:del>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ins w:id="157" w:author="T L" w:date="2015-10-13T17:46:00Z">
        <w:r w:rsidR="00D03A1C">
          <w:t xml:space="preserve"> as well as one universally conserved membrane bound </w:t>
        </w:r>
      </w:ins>
      <w:ins w:id="158" w:author="T L" w:date="2015-10-15T11:48:00Z">
        <w:r w:rsidR="00B11429">
          <w:t xml:space="preserve">energy </w:t>
        </w:r>
      </w:ins>
      <w:ins w:id="159" w:author="T L" w:date="2015-10-13T17:46:00Z">
        <w:r w:rsidR="00D03A1C">
          <w:t>conservation site (</w:t>
        </w:r>
        <w:proofErr w:type="spellStart"/>
        <w:r w:rsidR="00D03A1C">
          <w:t>Mtr</w:t>
        </w:r>
        <w:proofErr w:type="spellEnd"/>
        <w:r w:rsidR="00D03A1C">
          <w:t>)</w:t>
        </w:r>
      </w:ins>
      <w:r w:rsidR="00A57176">
        <w:t xml:space="preserve">, </w:t>
      </w:r>
      <w:ins w:id="160" w:author="T L" w:date="2015-10-13T16:50:00Z">
        <w:r w:rsidR="00314946">
          <w:t xml:space="preserve">but </w:t>
        </w:r>
      </w:ins>
      <w:del w:id="161" w:author="T L" w:date="2015-10-13T17:47:00Z">
        <w:r w:rsidR="00A57176" w:rsidDel="00D03A1C">
          <w:delText>they vary in the</w:delText>
        </w:r>
        <w:r w:rsidR="00E36E6C" w:rsidDel="00D03A1C">
          <w:delText>ir energy conservation approaches due to disparities in the</w:delText>
        </w:r>
        <w:r w:rsidR="00A57176" w:rsidDel="00D03A1C">
          <w:delText xml:space="preserve"> number o</w:delText>
        </w:r>
        <w:r w:rsidR="001E4B82" w:rsidDel="00D03A1C">
          <w:delText>f coupling sites for generating</w:delText>
        </w:r>
        <w:r w:rsidR="00E36E6C" w:rsidDel="00D03A1C">
          <w:delText xml:space="preserve"> ion</w:delText>
        </w:r>
        <w:r w:rsidR="00A57176" w:rsidDel="00D03A1C">
          <w:delText xml:space="preserve"> gradient</w:delText>
        </w:r>
        <w:r w:rsidR="001E4B82" w:rsidDel="00D03A1C">
          <w:delText>s</w:delText>
        </w:r>
      </w:del>
      <w:ins w:id="162" w:author="T L" w:date="2015-10-13T17:47:00Z">
        <w:r w:rsidR="00D03A1C">
          <w:t xml:space="preserve">they </w:t>
        </w:r>
      </w:ins>
      <w:ins w:id="163" w:author="T L" w:date="2015-10-15T11:49:00Z">
        <w:r w:rsidR="00F47CF8">
          <w:t xml:space="preserve">also possess </w:t>
        </w:r>
      </w:ins>
      <w:ins w:id="164" w:author="T L" w:date="2015-11-05T22:26:00Z">
        <w:r w:rsidR="00021362">
          <w:t>additional differing</w:t>
        </w:r>
      </w:ins>
      <w:ins w:id="165" w:author="T L" w:date="2015-10-15T11:49:00Z">
        <w:r w:rsidR="00F47CF8">
          <w:t xml:space="preserve"> modes of energy conversation</w:t>
        </w:r>
      </w:ins>
      <w:ins w:id="166" w:author="T L" w:date="2015-11-05T13:15:00Z">
        <w:r w:rsidR="00966787">
          <w:t>.</w:t>
        </w:r>
      </w:ins>
      <w:del w:id="167" w:author="T L" w:date="2015-11-05T13:15:00Z">
        <w:r w:rsidR="00DC2671" w:rsidDel="00966787">
          <w:delText>.</w:delText>
        </w:r>
      </w:del>
      <w:r w:rsidR="00CA15A3">
        <w:t xml:space="preserve"> </w:t>
      </w:r>
    </w:p>
    <w:p w14:paraId="7942A71A" w14:textId="56F11137" w:rsidR="00A31547" w:rsidRDefault="00A31547" w:rsidP="00586344">
      <w:pPr>
        <w:spacing w:line="480" w:lineRule="auto"/>
        <w:rPr>
          <w:ins w:id="168" w:author="T L" w:date="2015-10-15T11:48:00Z"/>
        </w:rPr>
      </w:pPr>
      <w:ins w:id="169" w:author="T L" w:date="2015-10-15T12:21:00Z">
        <w:r>
          <w:t xml:space="preserve">In the last step of methylotrophic methanogenesis, a traditional membrane-bound electron transport via cytochromes serves as the mechanism of energy conservation. </w:t>
        </w:r>
      </w:ins>
      <w:ins w:id="170" w:author="T L" w:date="2015-10-15T12:29:00Z">
        <w:r>
          <w:t xml:space="preserve">Reducing equivalents are transferred to </w:t>
        </w:r>
      </w:ins>
      <w:ins w:id="171" w:author="T L" w:date="2015-10-15T12:21:00Z">
        <w:r>
          <w:t xml:space="preserve">a membrane bound heterodisulfide complex </w:t>
        </w:r>
      </w:ins>
      <w:ins w:id="172" w:author="T L" w:date="2015-10-15T12:29:00Z">
        <w:r>
          <w:t xml:space="preserve">via cytochromes or methanophenazine </w:t>
        </w:r>
      </w:ins>
      <w:ins w:id="173" w:author="T L" w:date="2015-10-15T12:30:00Z">
        <w:r w:rsidR="00351533">
          <w:t xml:space="preserve">resulting in the </w:t>
        </w:r>
      </w:ins>
      <w:ins w:id="174" w:author="T L" w:date="2015-10-15T12:21:00Z">
        <w:r>
          <w:t xml:space="preserve">generation of an ion </w:t>
        </w:r>
        <w:r w:rsidRPr="000F6195">
          <w:t>gradient</w:t>
        </w:r>
      </w:ins>
      <w:ins w:id="175" w:author="T L" w:date="2015-10-15T13:27:00Z">
        <w:r w:rsidR="00214692">
          <w:t xml:space="preserve"> for ATP synthesis</w:t>
        </w:r>
      </w:ins>
      <w:ins w:id="176" w:author="T L" w:date="2015-10-15T12:21:00Z">
        <w:r>
          <w:t xml:space="preserve"> </w:t>
        </w:r>
        <w:r w:rsidRPr="000F6195">
          <w:fldChar w:fldCharType="begin"/>
        </w:r>
        <w:r>
          <w:instrText xml:space="preserve"> ADDIN ZOTERO_ITEM CSL_CITATION {"citationID":"veuoOLSI","properties":{"formattedCitation":"(4, 7)","plainCitation":"(4, 7)"},"citationItems":[{"id":366,"uris":["http://zotero.org/users/2565720/items/HQ625M4X"],"uri":["http://zotero.org/users/2565720/items/HQ625M4X"],"itemData":{"id":366,"type":"article-journal","title":"Purification of a cytochrome b containing H2:heterodisulfide oxidoreductase complex from membranes of Methanosarcina barkeri","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Pr="000F6195">
          <w:fldChar w:fldCharType="separate"/>
        </w:r>
        <w:r w:rsidRPr="007A2B72">
          <w:rPr>
            <w:rFonts w:cs="Times New Roman"/>
          </w:rPr>
          <w:t>(4, 7)</w:t>
        </w:r>
        <w:r w:rsidRPr="000F6195">
          <w:fldChar w:fldCharType="end"/>
        </w:r>
        <w:r w:rsidRPr="000F6195">
          <w:t>.</w:t>
        </w:r>
      </w:ins>
    </w:p>
    <w:p w14:paraId="3F663E8A" w14:textId="53B58954" w:rsidR="00073EBE" w:rsidRDefault="00B11429" w:rsidP="00586344">
      <w:pPr>
        <w:spacing w:line="480" w:lineRule="auto"/>
      </w:pPr>
      <w:ins w:id="177" w:author="T L" w:date="2015-10-15T11:48:00Z">
        <w:r>
          <w:t>In hydrogenotrophi</w:t>
        </w:r>
        <w:r w:rsidR="00F47CF8">
          <w:t xml:space="preserve">c methanogenesis, </w:t>
        </w:r>
      </w:ins>
      <w:ins w:id="178" w:author="T L" w:date="2015-11-05T13:16:00Z">
        <w:r w:rsidR="00966787">
          <w:t xml:space="preserve">however, </w:t>
        </w:r>
      </w:ins>
      <w:ins w:id="179" w:author="T L" w:date="2015-10-15T13:27:00Z">
        <w:r w:rsidR="00214692">
          <w:t xml:space="preserve">energy is conserved via </w:t>
        </w:r>
      </w:ins>
      <w:proofErr w:type="spellStart"/>
      <w:ins w:id="180" w:author="T L" w:date="2015-10-15T11:53:00Z">
        <w:r w:rsidR="00F47CF8">
          <w:t>flavin</w:t>
        </w:r>
        <w:proofErr w:type="spellEnd"/>
        <w:r w:rsidR="00F47CF8">
          <w:t xml:space="preserve">-linked </w:t>
        </w:r>
      </w:ins>
      <w:ins w:id="181" w:author="T L" w:date="2015-10-15T11:48:00Z">
        <w:r w:rsidR="00F47CF8">
          <w:t xml:space="preserve">electron-bifurcation </w:t>
        </w:r>
      </w:ins>
      <w:ins w:id="182" w:author="T L" w:date="2015-10-15T13:29:00Z">
        <w:r w:rsidR="00214692">
          <w:t xml:space="preserve"> (ref) </w:t>
        </w:r>
      </w:ins>
      <w:ins w:id="183" w:author="T L" w:date="2015-10-15T11:48:00Z">
        <w:r w:rsidR="00941ECA">
          <w:t>in lieu of chemiosmosis</w:t>
        </w:r>
      </w:ins>
      <w:ins w:id="184" w:author="T L" w:date="2015-10-15T11:53:00Z">
        <w:r w:rsidR="00F47CF8">
          <w:t>.</w:t>
        </w:r>
      </w:ins>
      <w:ins w:id="185" w:author="T L" w:date="2015-10-15T12:03:00Z">
        <w:r w:rsidR="00AC43A6">
          <w:t xml:space="preserve"> Without cytochromes, these organisms </w:t>
        </w:r>
      </w:ins>
      <w:ins w:id="186" w:author="T L" w:date="2015-11-06T13:48:00Z">
        <w:r w:rsidR="00681980">
          <w:t>use the energy</w:t>
        </w:r>
      </w:ins>
      <w:ins w:id="187" w:author="T L" w:date="2015-10-15T12:04:00Z">
        <w:r w:rsidR="00AC43A6">
          <w:t xml:space="preserve"> of an energetically exergonic </w:t>
        </w:r>
      </w:ins>
      <w:ins w:id="188" w:author="T L" w:date="2015-10-15T13:31:00Z">
        <w:r w:rsidR="00214692">
          <w:t>heterodisulfide reduction to</w:t>
        </w:r>
      </w:ins>
      <w:ins w:id="189" w:author="T L" w:date="2015-11-06T13:46:00Z">
        <w:r w:rsidR="00F9540D">
          <w:t xml:space="preserve"> drive</w:t>
        </w:r>
      </w:ins>
      <w:ins w:id="190" w:author="T L" w:date="2015-10-15T13:31:00Z">
        <w:r w:rsidR="00214692">
          <w:t xml:space="preserve"> the endergonic r</w:t>
        </w:r>
      </w:ins>
      <w:ins w:id="191" w:author="T L" w:date="2015-11-05T22:27:00Z">
        <w:r w:rsidR="00021362">
          <w:t>eductio</w:t>
        </w:r>
      </w:ins>
      <w:ins w:id="192" w:author="T L" w:date="2015-11-06T11:25:00Z">
        <w:r w:rsidR="003F2775">
          <w:t>n</w:t>
        </w:r>
      </w:ins>
      <w:ins w:id="193" w:author="T L" w:date="2015-10-15T13:31:00Z">
        <w:r w:rsidR="00214692">
          <w:t xml:space="preserve"> of </w:t>
        </w:r>
      </w:ins>
      <w:ins w:id="194" w:author="T L" w:date="2015-10-15T13:32:00Z">
        <w:r w:rsidR="00214692">
          <w:t xml:space="preserve">the ferredoxin associated with the </w:t>
        </w:r>
      </w:ins>
      <w:ins w:id="195" w:author="T L" w:date="2015-10-15T13:33:00Z">
        <w:r w:rsidR="00FD7D2E">
          <w:t>first ste</w:t>
        </w:r>
        <w:r w:rsidR="00941ECA">
          <w:t>p of carbon dioxide reduction (</w:t>
        </w:r>
        <w:proofErr w:type="spellStart"/>
        <w:r w:rsidR="00941ECA">
          <w:t>Fwd</w:t>
        </w:r>
        <w:proofErr w:type="spellEnd"/>
        <w:r w:rsidR="00941ECA">
          <w:t>).</w:t>
        </w:r>
      </w:ins>
      <w:ins w:id="196" w:author="T L" w:date="2015-11-05T18:05:00Z">
        <w:r w:rsidR="00E362C0">
          <w:t xml:space="preserve"> </w:t>
        </w:r>
      </w:ins>
      <w:ins w:id="197" w:author="T L" w:date="2015-11-06T12:06:00Z">
        <w:r w:rsidR="00EF2C48">
          <w:t>Donor electrons from hydrogen or formate</w:t>
        </w:r>
      </w:ins>
      <w:ins w:id="198" w:author="T L" w:date="2015-11-06T12:07:00Z">
        <w:r w:rsidR="00EF2C48">
          <w:t xml:space="preserve"> oxidation</w:t>
        </w:r>
      </w:ins>
      <w:ins w:id="199" w:author="T L" w:date="2015-11-06T12:06:00Z">
        <w:r w:rsidR="00EF2C48">
          <w:t xml:space="preserve"> </w:t>
        </w:r>
      </w:ins>
      <w:ins w:id="200" w:author="T L" w:date="2015-11-06T11:30:00Z">
        <w:r w:rsidR="003F2775">
          <w:t xml:space="preserve">bifurcate at the </w:t>
        </w:r>
      </w:ins>
      <w:proofErr w:type="spellStart"/>
      <w:ins w:id="201" w:author="T L" w:date="2015-11-05T18:07:00Z">
        <w:r w:rsidR="003F2775">
          <w:t>flavin</w:t>
        </w:r>
        <w:proofErr w:type="spellEnd"/>
        <w:r w:rsidR="003F2775">
          <w:t xml:space="preserve"> containing subunit A</w:t>
        </w:r>
        <w:r w:rsidR="00E362C0">
          <w:t xml:space="preserve"> of the heterodisulfide reductase </w:t>
        </w:r>
      </w:ins>
      <w:ins w:id="202" w:author="T L" w:date="2015-11-05T18:12:00Z">
        <w:r w:rsidR="00F819FC">
          <w:t xml:space="preserve">to the high and low potential paths of heterodisulfide and ferredoxin </w:t>
        </w:r>
      </w:ins>
      <w:ins w:id="203" w:author="T L" w:date="2015-11-05T22:28:00Z">
        <w:r w:rsidR="00021362">
          <w:t xml:space="preserve">reduction </w:t>
        </w:r>
      </w:ins>
      <w:ins w:id="204" w:author="T L" w:date="2015-11-05T18:12:00Z">
        <w:r w:rsidR="00F819FC">
          <w:t>respectively (ref).</w:t>
        </w:r>
      </w:ins>
      <w:ins w:id="205" w:author="T L" w:date="2015-10-15T13:33:00Z">
        <w:r w:rsidR="00941ECA">
          <w:t xml:space="preserve">  Thus, the last </w:t>
        </w:r>
      </w:ins>
      <w:ins w:id="206" w:author="T L" w:date="2015-11-05T22:28:00Z">
        <w:r w:rsidR="00021362">
          <w:t xml:space="preserve">exergonic </w:t>
        </w:r>
      </w:ins>
      <w:ins w:id="207" w:author="T L" w:date="2015-10-15T13:33:00Z">
        <w:r w:rsidR="00941ECA">
          <w:t xml:space="preserve">methanogenic step drives the first </w:t>
        </w:r>
      </w:ins>
      <w:ins w:id="208" w:author="T L" w:date="2015-11-05T22:28:00Z">
        <w:r w:rsidR="00021362">
          <w:t xml:space="preserve">endergonic </w:t>
        </w:r>
      </w:ins>
      <w:ins w:id="209" w:author="T L" w:date="2015-10-15T13:33:00Z">
        <w:r w:rsidR="00941ECA">
          <w:t xml:space="preserve">reaction step in a </w:t>
        </w:r>
      </w:ins>
      <w:ins w:id="210" w:author="T L" w:date="2015-11-05T13:17:00Z">
        <w:r w:rsidR="00966787">
          <w:t>cycle</w:t>
        </w:r>
      </w:ins>
      <w:ins w:id="211" w:author="T L" w:date="2015-10-15T13:35:00Z">
        <w:r w:rsidR="00941ECA">
          <w:t xml:space="preserve"> (reference to the Wolfe cycle)</w:t>
        </w:r>
      </w:ins>
      <w:ins w:id="212" w:author="T L" w:date="2015-10-15T13:33:00Z">
        <w:r w:rsidR="00941ECA">
          <w:t xml:space="preserve">. </w:t>
        </w:r>
      </w:ins>
      <w:ins w:id="213" w:author="T L" w:date="2015-11-05T18:15:00Z">
        <w:r w:rsidR="00F819FC">
          <w:t>This</w:t>
        </w:r>
      </w:ins>
      <w:ins w:id="214" w:author="T L" w:date="2015-10-15T13:38:00Z">
        <w:r w:rsidR="00941ECA">
          <w:t xml:space="preserve"> </w:t>
        </w:r>
      </w:ins>
      <w:ins w:id="215" w:author="T L" w:date="2015-10-15T13:39:00Z">
        <w:r w:rsidR="00021362">
          <w:t xml:space="preserve">type of energy conservation </w:t>
        </w:r>
        <w:r w:rsidR="00941ECA">
          <w:t>is not membrane associated (ref).</w:t>
        </w:r>
      </w:ins>
      <w:del w:id="216" w:author="T L" w:date="2015-10-13T17:45:00Z">
        <w:r w:rsidR="00CA15A3" w:rsidDel="00D03A1C">
          <w:delText xml:space="preserve">For example, </w:delText>
        </w:r>
        <w:r w:rsidR="001E4B82" w:rsidDel="00D03A1C">
          <w:delText>i</w:delText>
        </w:r>
      </w:del>
      <w:del w:id="217" w:author="T L" w:date="2015-10-15T12:21:00Z">
        <w:r w:rsidR="001E4B82" w:rsidDel="00A31547">
          <w:delText xml:space="preserve">n </w:delText>
        </w:r>
        <w:r w:rsidR="00CA15A3" w:rsidDel="00A31547">
          <w:delText>t</w:delText>
        </w:r>
        <w:r w:rsidR="00A57176" w:rsidDel="00A31547">
          <w:delText xml:space="preserve">he last step </w:delText>
        </w:r>
        <w:r w:rsidR="001E4B82" w:rsidDel="00A31547">
          <w:delText>of</w:delText>
        </w:r>
        <w:r w:rsidR="00E36E6C" w:rsidDel="00A31547">
          <w:delText xml:space="preserve"> methylotrophic methanogenesis</w:delText>
        </w:r>
        <w:r w:rsidR="001E4B82" w:rsidDel="00A31547">
          <w:delText>, H</w:delText>
        </w:r>
        <w:r w:rsidR="001E4B82" w:rsidRPr="009F74B8" w:rsidDel="00A31547">
          <w:rPr>
            <w:vertAlign w:val="subscript"/>
          </w:rPr>
          <w:delText>2</w:delText>
        </w:r>
        <w:r w:rsidR="001E4B82" w:rsidDel="00A31547">
          <w:delText xml:space="preserve"> reduces a heterodisulfide as part of a </w:delText>
        </w:r>
        <w:r w:rsidR="00A57176" w:rsidDel="00A31547">
          <w:delText xml:space="preserve">membrane bound hydrogenase-heterodisulfide complex that </w:delText>
        </w:r>
        <w:r w:rsidR="007643C9" w:rsidDel="00A31547">
          <w:lastRenderedPageBreak/>
          <w:delText>conserves energy via generation of a</w:delText>
        </w:r>
        <w:r w:rsidR="00BB4897" w:rsidDel="00A31547">
          <w:delText>n ion</w:delText>
        </w:r>
        <w:r w:rsidR="007643C9" w:rsidDel="00A31547">
          <w:delText xml:space="preserve"> </w:delText>
        </w:r>
        <w:r w:rsidR="007643C9" w:rsidRPr="000F6195" w:rsidDel="00A31547">
          <w:delText>gradient</w:delText>
        </w:r>
        <w:r w:rsidR="000F6195" w:rsidDel="00A31547">
          <w:delText xml:space="preserve"> </w:delText>
        </w:r>
        <w:r w:rsidR="000F6195" w:rsidRPr="000F6195" w:rsidDel="00A31547">
          <w:fldChar w:fldCharType="begin"/>
        </w:r>
        <w:r w:rsidR="007A2B72" w:rsidDel="00A31547">
          <w:delInstrText xml:space="preserve"> ADDIN ZOTERO_ITEM CSL_CITATION {"citationID":"veuoOLSI","properties":{"formattedCitation":"(4, 7)","plainCitation":"(4, 7)"},"citationItems":[{"id":366,"uris":["http://zotero.org/users/2565720/items/HQ625M4X"],"uri":["http://zotero.org/users/2565720/items/HQ625M4X"],"itemData":{"id":366,"type":"article-journal","title":"Purification of a cytochrome b containing H2:heterodisulfide oxidoreductase complex from membranes of Methanosarcina barkeri","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delInstrText>
        </w:r>
        <w:r w:rsidR="000F6195" w:rsidRPr="000F6195" w:rsidDel="00A31547">
          <w:fldChar w:fldCharType="separate"/>
        </w:r>
        <w:r w:rsidR="007A2B72" w:rsidRPr="007A2B72" w:rsidDel="00A31547">
          <w:rPr>
            <w:rFonts w:cs="Times New Roman"/>
          </w:rPr>
          <w:delText>(4, 7)</w:delText>
        </w:r>
        <w:r w:rsidR="000F6195" w:rsidRPr="000F6195" w:rsidDel="00A31547">
          <w:fldChar w:fldCharType="end"/>
        </w:r>
        <w:r w:rsidR="00A57176" w:rsidRPr="000F6195" w:rsidDel="00A31547">
          <w:delText>.</w:delText>
        </w:r>
        <w:r w:rsidR="00A57176" w:rsidDel="00A31547">
          <w:delText xml:space="preserve"> </w:delText>
        </w:r>
      </w:del>
      <w:del w:id="218" w:author="T L" w:date="2015-10-15T13:41:00Z">
        <w:r w:rsidR="000F15FA" w:rsidDel="00D64CB4">
          <w:delText xml:space="preserve">The same complex in hydrogenotrophs, however, </w:delText>
        </w:r>
        <w:r w:rsidR="007643C9" w:rsidDel="00D64CB4">
          <w:delText>is cytoplasmic</w:delText>
        </w:r>
        <w:r w:rsidR="000F15FA" w:rsidDel="00D64CB4">
          <w:delText xml:space="preserve"> and thus do</w:delText>
        </w:r>
        <w:r w:rsidR="00C510BA" w:rsidDel="00D64CB4">
          <w:delText>es</w:delText>
        </w:r>
        <w:r w:rsidR="000F15FA" w:rsidDel="00D64CB4">
          <w:delText xml:space="preserve"> not provide a coupli</w:delText>
        </w:r>
        <w:r w:rsidR="00BB4897" w:rsidDel="00D64CB4">
          <w:delText xml:space="preserve">ng site for the generation of an ion </w:delText>
        </w:r>
        <w:r w:rsidR="000F15FA" w:rsidDel="00D64CB4">
          <w:delText>gradient</w:delText>
        </w:r>
        <w:r w:rsidR="00CB4BA9" w:rsidDel="00D64CB4">
          <w:delText xml:space="preserve"> </w:delText>
        </w:r>
        <w:r w:rsidR="00CB4BA9" w:rsidDel="00D64CB4">
          <w:fldChar w:fldCharType="begin"/>
        </w:r>
        <w:r w:rsidR="007A2B72" w:rsidDel="00D64CB4">
          <w:delInstrText xml:space="preserve"> ADDIN ZOTERO_ITEM CSL_CITATION {"citationID":"2b71l9p1nu","properties":{"formattedCitation":"(8)","plainCitation":"(8)"},"citationItems":[{"id":371,"uris":["http://zotero.org/users/2565720/items/RTW4969S"],"uri":["http://zotero.org/users/2565720/items/RTW4969S"],"itemData":{"id":371,"type":"article-journal","title":"H2: heterodisulfide oxidoreductase complex from Methanobacterium thermoautotrophicum","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schema":"https://github.com/citation-style-language/schema/raw/master/csl-citation.json"} </w:delInstrText>
        </w:r>
        <w:r w:rsidR="00CB4BA9" w:rsidDel="00D64CB4">
          <w:fldChar w:fldCharType="separate"/>
        </w:r>
        <w:r w:rsidR="007A2B72" w:rsidRPr="007A2B72" w:rsidDel="00D64CB4">
          <w:rPr>
            <w:rFonts w:cs="Times New Roman"/>
          </w:rPr>
          <w:delText>(8)</w:delText>
        </w:r>
        <w:r w:rsidR="00CB4BA9" w:rsidDel="00D64CB4">
          <w:fldChar w:fldCharType="end"/>
        </w:r>
        <w:r w:rsidR="000F15FA" w:rsidDel="00D64CB4">
          <w:delText xml:space="preserve">. </w:delText>
        </w:r>
        <w:r w:rsidR="00C510BA" w:rsidDel="00D64CB4">
          <w:delText>Instead</w:delText>
        </w:r>
        <w:r w:rsidR="000F15FA" w:rsidDel="00D64CB4">
          <w:delText xml:space="preserve">, </w:delText>
        </w:r>
        <w:r w:rsidR="00546886" w:rsidDel="00D64CB4">
          <w:delText>these methanogens</w:delText>
        </w:r>
        <w:r w:rsidR="00E36E6C" w:rsidDel="00D64CB4">
          <w:delText xml:space="preserve"> c</w:delText>
        </w:r>
        <w:r w:rsidR="00546886" w:rsidDel="00D64CB4">
          <w:delText>onserve</w:delText>
        </w:r>
        <w:r w:rsidR="00E36E6C" w:rsidDel="00D64CB4">
          <w:delText xml:space="preserve"> energy via</w:delText>
        </w:r>
        <w:r w:rsidR="000F15FA" w:rsidDel="00D64CB4">
          <w:delText xml:space="preserve"> </w:delText>
        </w:r>
        <w:r w:rsidR="007643C9" w:rsidDel="00D64CB4">
          <w:delText xml:space="preserve">flavin linked </w:delText>
        </w:r>
        <w:r w:rsidR="00E36E6C" w:rsidDel="00D64CB4">
          <w:delText>electron bifurcation,</w:delText>
        </w:r>
        <w:r w:rsidR="00546886" w:rsidDel="00D64CB4">
          <w:delText xml:space="preserve"> a non-traditional mechanism emerging in a variety of organisms </w:delText>
        </w:r>
        <w:r w:rsidR="00546886" w:rsidDel="00D64CB4">
          <w:fldChar w:fldCharType="begin"/>
        </w:r>
        <w:r w:rsidR="007A2B72" w:rsidDel="00D64CB4">
          <w:delInstrText xml:space="preserve"> ADDIN ZOTERO_ITEM CSL_CITATION {"citationID":"1ift9r3j1q","properties":{"formattedCitation":"(9)","plainCitation":"(9)"},"citationItems":[{"id":139,"uris":["http://zotero.org/users/2565720/items/DES4QC3P"],"uri":["http://zotero.org/users/2565720/items/DES4QC3P"],"itemData":{"id":139,"type":"article-journal","title":"Energy conservation via electron bifurcating ferredoxin reduction and proton/Na+ translocating ferredoxin oxidation","container-title":"Biochimica et Biophysica Acta (BBA) - Bioenergetics","page":"94-113","volume":"1827","issue":"2","source":"CrossRef","DOI":"10.1016/j.bbabio.2012.07.002","ISSN":"00052728","language":"en","author":[{"family":"Buckel","given":"Wolfgang"},{"family":"Thauer","given":"Rudolf K."}],"issued":{"date-parts":[["2013",2]]}}}],"schema":"https://github.com/citation-style-language/schema/raw/master/csl-citation.json"} </w:delInstrText>
        </w:r>
        <w:r w:rsidR="00546886" w:rsidDel="00D64CB4">
          <w:fldChar w:fldCharType="separate"/>
        </w:r>
        <w:r w:rsidR="007A2B72" w:rsidRPr="007A2B72" w:rsidDel="00D64CB4">
          <w:rPr>
            <w:rFonts w:cs="Times New Roman"/>
          </w:rPr>
          <w:delText>(9)</w:delText>
        </w:r>
        <w:r w:rsidR="00546886" w:rsidDel="00D64CB4">
          <w:fldChar w:fldCharType="end"/>
        </w:r>
        <w:r w:rsidR="00546886" w:rsidDel="00D64CB4">
          <w:delText xml:space="preserve"> that</w:delText>
        </w:r>
        <w:r w:rsidR="00E36E6C" w:rsidDel="00D64CB4">
          <w:delText xml:space="preserve"> </w:delText>
        </w:r>
        <w:r w:rsidR="00546886" w:rsidDel="00D64CB4">
          <w:delText>couples</w:delText>
        </w:r>
        <w:r w:rsidR="00E36E6C" w:rsidDel="00D64CB4">
          <w:delText xml:space="preserve"> the final heterodisulfide reduction step to the first step of CO</w:delText>
        </w:r>
        <w:r w:rsidR="00E36E6C" w:rsidRPr="00CB4BA9" w:rsidDel="00D64CB4">
          <w:rPr>
            <w:vertAlign w:val="subscript"/>
          </w:rPr>
          <w:delText>2</w:delText>
        </w:r>
        <w:r w:rsidR="00E36E6C" w:rsidDel="00D64CB4">
          <w:delText xml:space="preserve"> reduction </w:delText>
        </w:r>
        <w:r w:rsidR="001E4B82" w:rsidDel="00D64CB4">
          <w:delText>by using the</w:delText>
        </w:r>
        <w:r w:rsidR="00501D70" w:rsidDel="00D64CB4">
          <w:delText xml:space="preserve"> </w:delText>
        </w:r>
        <w:r w:rsidR="001E4B82" w:rsidDel="00D64CB4">
          <w:delText>latter</w:delText>
        </w:r>
        <w:r w:rsidR="00501D70" w:rsidDel="00D64CB4">
          <w:delText xml:space="preserve"> </w:delText>
        </w:r>
        <w:r w:rsidR="001E4B82" w:rsidDel="00D64CB4">
          <w:delText>as an electron sink for</w:delText>
        </w:r>
        <w:r w:rsidR="00501D70" w:rsidDel="00D64CB4">
          <w:delText xml:space="preserve"> the </w:delText>
        </w:r>
        <w:r w:rsidR="001E4B82" w:rsidDel="00D64CB4">
          <w:delText>former</w:delText>
        </w:r>
        <w:r w:rsidR="00501D70" w:rsidDel="00D64CB4">
          <w:delText xml:space="preserve"> </w:delText>
        </w:r>
        <w:r w:rsidR="0078784F" w:rsidDel="00D64CB4">
          <w:fldChar w:fldCharType="begin"/>
        </w:r>
        <w:r w:rsidR="007A2B72" w:rsidDel="00D64CB4">
          <w:delInstrText xml:space="preserve"> ADDIN ZOTERO_ITEM CSL_CITATION {"citationID":"2pahckert7","properties":{"formattedCitation":"(10)","plainCitation":"(10)"},"citationItems":[{"id":308,"uris":["http://zotero.org/users/2565720/items/MD2R9IKW"],"uri":["http://zotero.org/users/2565720/items/MD2R9IKW"],"itemData":{"id":308,"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note":"PMID: 21262829","journalAbbreviation":"PNAS","language":"en","author":[{"family":"Kaster","given":"Anne-Kristin"},{"family":"Moll","given":"Johanna"},{"family":"Parey","given":"Kristian"},{"family":"Thauer","given":"Rudolf K."}],"issued":{"date-parts":[["2011",2,15]]},"PMID":"21262829"}}],"schema":"https://github.com/citation-style-language/schema/raw/master/csl-citation.json"} </w:delInstrText>
        </w:r>
        <w:r w:rsidR="0078784F" w:rsidDel="00D64CB4">
          <w:fldChar w:fldCharType="separate"/>
        </w:r>
        <w:r w:rsidR="007A2B72" w:rsidRPr="007A2B72" w:rsidDel="00D64CB4">
          <w:rPr>
            <w:rFonts w:cs="Times New Roman"/>
          </w:rPr>
          <w:delText>(10)</w:delText>
        </w:r>
        <w:r w:rsidR="0078784F" w:rsidDel="00D64CB4">
          <w:fldChar w:fldCharType="end"/>
        </w:r>
        <w:r w:rsidR="000F15FA" w:rsidDel="00D64CB4">
          <w:delText xml:space="preserve">. </w:delText>
        </w:r>
        <w:r w:rsidR="00E36E6C" w:rsidDel="00D64CB4">
          <w:delText xml:space="preserve">The resulting circular pathway is known as </w:delText>
        </w:r>
        <w:r w:rsidR="00983F37" w:rsidDel="00D64CB4">
          <w:delText>the Wolfe Cy</w:delText>
        </w:r>
        <w:r w:rsidR="00E90ACA" w:rsidDel="00D64CB4">
          <w:delText>c</w:delText>
        </w:r>
        <w:r w:rsidR="00983F37" w:rsidDel="00D64CB4">
          <w:delText>l</w:delText>
        </w:r>
        <w:r w:rsidR="00E90ACA" w:rsidDel="00D64CB4">
          <w:delText>e</w:delText>
        </w:r>
        <w:r w:rsidR="00E36E6C" w:rsidDel="00D64CB4">
          <w:delText xml:space="preserve"> </w:delText>
        </w:r>
        <w:r w:rsidR="0078784F" w:rsidDel="00D64CB4">
          <w:fldChar w:fldCharType="begin"/>
        </w:r>
        <w:r w:rsidR="007A2B72" w:rsidDel="00D64CB4">
          <w:delInstrText xml:space="preserve"> ADDIN ZOTERO_ITEM CSL_CITATION {"citationID":"2a6fio223k","properties":{"formattedCitation":"(11)","plainCitation":"(11)"},"citationItems":[{"id":304,"uris":["http://zotero.org/users/2565720/items/SQRVS3NW"],"uri":["http://zotero.org/users/2565720/items/SQRVS3NW"],"itemData":{"id":304,"type":"article-journal","title":"The Wolfe cycle comes full circle","container-title":"Proceedings of the National Academy of Sciences","page":"15084-15085","volume":"109","issue":"38","source":"www.pnas.org","DOI":"10.1073/pnas.1213193109","ISSN":"0027-8424, 1091-6490","note":"PMID: 22955879","journalAbbreviation":"PNAS","language":"en","author":[{"family":"Thauer","given":"Rudolf K."}],"issued":{"date-parts":[["2012",9,18]]},"PMID":"22955879"}}],"schema":"https://github.com/citation-style-language/schema/raw/master/csl-citation.json"} </w:delInstrText>
        </w:r>
        <w:r w:rsidR="0078784F" w:rsidDel="00D64CB4">
          <w:fldChar w:fldCharType="separate"/>
        </w:r>
        <w:r w:rsidR="007A2B72" w:rsidRPr="007A2B72" w:rsidDel="00D64CB4">
          <w:rPr>
            <w:rFonts w:cs="Times New Roman"/>
          </w:rPr>
          <w:delText>(11)</w:delText>
        </w:r>
        <w:r w:rsidR="0078784F" w:rsidDel="00D64CB4">
          <w:fldChar w:fldCharType="end"/>
        </w:r>
        <w:r w:rsidR="00E36E6C" w:rsidDel="00D64CB4">
          <w:delText xml:space="preserve"> and is </w:delText>
        </w:r>
        <w:r w:rsidR="00546886" w:rsidDel="00D64CB4">
          <w:delText xml:space="preserve">the </w:delText>
        </w:r>
        <w:r w:rsidR="00E36E6C" w:rsidDel="00D64CB4">
          <w:delText xml:space="preserve">key </w:delText>
        </w:r>
        <w:r w:rsidR="00546886" w:rsidDel="00D64CB4">
          <w:delText xml:space="preserve">central catabolic pathway </w:delText>
        </w:r>
        <w:r w:rsidR="00E36E6C" w:rsidDel="00D64CB4">
          <w:delText>for understanding hydrogenotrophic methanogenesis</w:delText>
        </w:r>
        <w:r w:rsidR="00546886" w:rsidDel="00D64CB4">
          <w:delText>.</w:delText>
        </w:r>
        <w:r w:rsidR="00E36E6C" w:rsidDel="00D64CB4">
          <w:delText xml:space="preserve"> </w:delText>
        </w:r>
      </w:del>
    </w:p>
    <w:p w14:paraId="4292A9E1" w14:textId="63218ABE" w:rsidR="00231585" w:rsidRDefault="00535032" w:rsidP="00586344">
      <w:pPr>
        <w:spacing w:line="480" w:lineRule="auto"/>
        <w:rPr>
          <w:ins w:id="219" w:author="T L" w:date="2015-10-15T14:15:00Z"/>
        </w:rPr>
      </w:pPr>
      <w:r w:rsidRPr="009D0324">
        <w:rPr>
          <w:i/>
        </w:rPr>
        <w:t xml:space="preserve">Methanococcus maripaludis </w:t>
      </w:r>
      <w:ins w:id="220" w:author="T L" w:date="2015-10-15T13:42:00Z">
        <w:r w:rsidR="009626B8">
          <w:fldChar w:fldCharType="begin"/>
        </w:r>
        <w:r w:rsidR="009626B8">
          <w:instrText xml:space="preserve"> ADDIN ZOTERO_ITEM CSL_CITATION {"citationID":"RAdXQ6hK","properties":{"formattedCitation":"(12)","plainCitation":"(12)"},"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9626B8" w:rsidRPr="007A2B72">
          <w:rPr>
            <w:rFonts w:cs="Times New Roman"/>
          </w:rPr>
          <w:t>(12)</w:t>
        </w:r>
        <w:r w:rsidR="009626B8">
          <w:fldChar w:fldCharType="end"/>
        </w:r>
      </w:ins>
      <w:ins w:id="221" w:author="T L" w:date="2015-10-15T13:43:00Z">
        <w:r w:rsidR="009626B8">
          <w:t xml:space="preserve"> </w:t>
        </w:r>
      </w:ins>
      <w:ins w:id="222" w:author="T L" w:date="2015-10-15T13:42:00Z">
        <w:r w:rsidR="00966787">
          <w:t>belongs to this</w:t>
        </w:r>
        <w:r w:rsidR="009626B8">
          <w:t xml:space="preserve"> group of hydrogenotrophic methanogens. </w:t>
        </w:r>
      </w:ins>
      <w:del w:id="223" w:author="T L" w:date="2015-10-15T13:43:00Z">
        <w:r w:rsidDel="009626B8">
          <w:delText>is a</w:delText>
        </w:r>
        <w:r w:rsidR="00915E11" w:rsidDel="009626B8">
          <w:delText>n</w:delText>
        </w:r>
        <w:r w:rsidDel="009626B8">
          <w:delText xml:space="preserve"> </w:delText>
        </w:r>
        <w:r w:rsidR="00915E11" w:rsidDel="009626B8">
          <w:delText>anaerobic</w:delText>
        </w:r>
        <w:r w:rsidDel="009626B8">
          <w:delText xml:space="preserve"> </w:delText>
        </w:r>
        <w:r w:rsidR="00D00DB1" w:rsidDel="009626B8">
          <w:delText>hydrogenotrophic methanogen</w:delText>
        </w:r>
        <w:r w:rsidR="001B65A0" w:rsidDel="009626B8">
          <w:delText xml:space="preserve"> originally isolated from a salt marsh in 1983</w:delText>
        </w:r>
      </w:del>
      <w:del w:id="224" w:author="T L" w:date="2015-10-15T13:42:00Z">
        <w:r w:rsidR="001B65A0" w:rsidDel="009626B8">
          <w:delText xml:space="preserve"> </w:delText>
        </w:r>
        <w:r w:rsidR="001B65A0" w:rsidDel="009626B8">
          <w:fldChar w:fldCharType="begin"/>
        </w:r>
        <w:r w:rsidR="007A2B72" w:rsidDel="009626B8">
          <w:delInstrText xml:space="preserve"> ADDIN ZOTERO_ITEM CSL_CITATION {"citationID":"RAdXQ6hK","properties":{"formattedCitation":"(12)","plainCitation":"(12)"},"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delInstrText>
        </w:r>
        <w:r w:rsidR="001B65A0" w:rsidDel="009626B8">
          <w:fldChar w:fldCharType="separate"/>
        </w:r>
        <w:r w:rsidR="007A2B72" w:rsidRPr="007A2B72" w:rsidDel="009626B8">
          <w:rPr>
            <w:rFonts w:cs="Times New Roman"/>
          </w:rPr>
          <w:delText>(12)</w:delText>
        </w:r>
        <w:r w:rsidR="001B65A0" w:rsidDel="009626B8">
          <w:fldChar w:fldCharType="end"/>
        </w:r>
      </w:del>
      <w:ins w:id="225" w:author="T L" w:date="2015-10-15T13:51:00Z">
        <w:r w:rsidR="00D11FBC">
          <w:t>Compared to the larger genome of</w:t>
        </w:r>
      </w:ins>
      <w:ins w:id="226" w:author="T L" w:date="2015-10-15T13:43:00Z">
        <w:r w:rsidR="00D11FBC">
          <w:t xml:space="preserve"> methylotrophic methanogens, </w:t>
        </w:r>
      </w:ins>
      <w:del w:id="227" w:author="T L" w:date="2015-10-15T13:43:00Z">
        <w:r w:rsidR="001B65A0" w:rsidDel="00D11FBC">
          <w:delText>.</w:delText>
        </w:r>
      </w:del>
      <w:del w:id="228" w:author="T L" w:date="2015-10-15T14:25:00Z">
        <w:r w:rsidR="001B65A0" w:rsidDel="00FD7D2E">
          <w:delText xml:space="preserve"> </w:delText>
        </w:r>
      </w:del>
      <w:del w:id="229" w:author="T L" w:date="2015-10-15T13:43:00Z">
        <w:r w:rsidR="001B65A0" w:rsidDel="00D11FBC">
          <w:delText>Its genome</w:delText>
        </w:r>
      </w:del>
      <w:ins w:id="230" w:author="T L" w:date="2015-10-15T13:43:00Z">
        <w:r w:rsidR="00D11FBC">
          <w:t>it</w:t>
        </w:r>
      </w:ins>
      <w:ins w:id="231" w:author="T L" w:date="2015-10-15T13:52:00Z">
        <w:r w:rsidR="00D11FBC">
          <w:t>s genome codes for</w:t>
        </w:r>
      </w:ins>
      <w:del w:id="232" w:author="T L" w:date="2015-10-15T13:52:00Z">
        <w:r w:rsidR="001B65A0" w:rsidDel="00D11FBC">
          <w:delText xml:space="preserve"> </w:delText>
        </w:r>
      </w:del>
      <w:del w:id="233" w:author="T L" w:date="2015-10-15T13:43:00Z">
        <w:r w:rsidR="001B65A0" w:rsidDel="00D11FBC">
          <w:delText>is comprised</w:delText>
        </w:r>
      </w:del>
      <w:ins w:id="234" w:author="T L" w:date="2015-10-15T13:52:00Z">
        <w:r w:rsidR="00D11FBC">
          <w:t xml:space="preserve"> </w:t>
        </w:r>
      </w:ins>
      <w:del w:id="235" w:author="T L" w:date="2015-10-15T13:52:00Z">
        <w:r w:rsidR="001B65A0" w:rsidDel="00D11FBC">
          <w:delText xml:space="preserve"> of </w:delText>
        </w:r>
      </w:del>
      <w:r w:rsidR="001B65A0">
        <w:t xml:space="preserve">only 1722 protein coding genes </w:t>
      </w:r>
      <w:r w:rsidR="001B65A0">
        <w:fldChar w:fldCharType="begin"/>
      </w:r>
      <w:r w:rsidR="007A2B72">
        <w:instrText xml:space="preserve"> ADDIN ZOTERO_ITEM CSL_CITATION {"citationID":"1egc061ljo","properties":{"formattedCitation":"(13)","plainCitation":"(13)"},"citationItems":[{"id":11,"uris":["http://zotero.org/users/2565720/items/96U2HCBI"],"uri":["http://zotero.org/users/2565720/items/96U2HCBI"],"itemData":{"id":11,"type":"article-journal","title":"Complete Genome Sequence of the Genetically Tractable Hydrogenotrophic Methanogen Methanococcus maripaludis","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7A2B72" w:rsidRPr="007A2B72">
        <w:rPr>
          <w:rFonts w:cs="Times New Roman"/>
        </w:rPr>
        <w:t>(13)</w:t>
      </w:r>
      <w:r w:rsidR="001B65A0">
        <w:fldChar w:fldCharType="end"/>
      </w:r>
      <w:ins w:id="236" w:author="T L" w:date="2015-10-15T13:44:00Z">
        <w:r w:rsidR="00D11FBC">
          <w:t>.</w:t>
        </w:r>
      </w:ins>
      <w:r w:rsidR="001B65A0">
        <w:t xml:space="preserve"> </w:t>
      </w:r>
      <w:ins w:id="237" w:author="T L" w:date="2015-10-15T13:45:00Z">
        <w:r w:rsidR="00D11FBC">
          <w:t xml:space="preserve">However, </w:t>
        </w:r>
      </w:ins>
      <w:del w:id="238" w:author="T L" w:date="2015-10-15T13:45:00Z">
        <w:r w:rsidR="00185D86" w:rsidDel="00D11FBC">
          <w:delText>and i</w:delText>
        </w:r>
        <w:r w:rsidR="000F15FA" w:rsidDel="00D11FBC">
          <w:delText>t has</w:delText>
        </w:r>
        <w:r w:rsidR="00185D86" w:rsidDel="00D11FBC">
          <w:delText xml:space="preserve"> a relatively simple metabolism, using </w:delText>
        </w:r>
        <w:r w:rsidR="009D0324" w:rsidDel="00D11FBC">
          <w:delText xml:space="preserve">electrons from formate or hydrogen </w:delText>
        </w:r>
        <w:r w:rsidR="00185D86" w:rsidDel="00D11FBC">
          <w:delText xml:space="preserve">to </w:delText>
        </w:r>
        <w:r w:rsidR="009D0324" w:rsidDel="00D11FBC">
          <w:delText xml:space="preserve">reduce carbon dioxide to methane and build an ion motive force that drives ATP synthesis </w:delText>
        </w:r>
        <w:r w:rsidR="000315D0" w:rsidDel="00D11FBC">
          <w:fldChar w:fldCharType="begin"/>
        </w:r>
        <w:r w:rsidR="000315D0" w:rsidDel="00D11FBC">
          <w:delInstrText xml:space="preserve"> ADDIN ZOTERO_ITEM CSL_CITATION {"citationID":"2od5o1oqhc","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delInstrText>
        </w:r>
        <w:r w:rsidR="000315D0" w:rsidDel="00D11FBC">
          <w:fldChar w:fldCharType="separate"/>
        </w:r>
        <w:r w:rsidR="000315D0" w:rsidRPr="000315D0" w:rsidDel="00D11FBC">
          <w:rPr>
            <w:rFonts w:cs="Times New Roman"/>
          </w:rPr>
          <w:delText>(4)</w:delText>
        </w:r>
        <w:r w:rsidR="000315D0" w:rsidDel="00D11FBC">
          <w:fldChar w:fldCharType="end"/>
        </w:r>
        <w:r w:rsidR="009D0324" w:rsidDel="00D11FBC">
          <w:delText xml:space="preserve">. </w:delText>
        </w:r>
      </w:del>
      <w:del w:id="239" w:author="T L" w:date="2015-10-15T13:46:00Z">
        <w:r w:rsidR="001B65A0" w:rsidDel="00D11FBC">
          <w:rPr>
            <w:i/>
          </w:rPr>
          <w:delText>M. maripaludi</w:delText>
        </w:r>
        <w:r w:rsidR="009D0324" w:rsidDel="00D11FBC">
          <w:rPr>
            <w:i/>
          </w:rPr>
          <w:delText>s</w:delText>
        </w:r>
      </w:del>
      <w:ins w:id="240" w:author="T L" w:date="2015-10-15T13:46:00Z">
        <w:r w:rsidR="00D11FBC">
          <w:t>it</w:t>
        </w:r>
      </w:ins>
      <w:r w:rsidR="001B65A0">
        <w:t xml:space="preserve"> grows </w:t>
      </w:r>
      <w:del w:id="241" w:author="T L" w:date="2015-10-15T13:45:00Z">
        <w:r w:rsidR="00DA124D" w:rsidDel="00D11FBC">
          <w:delText xml:space="preserve">rapidly </w:delText>
        </w:r>
      </w:del>
      <w:ins w:id="242" w:author="T L" w:date="2015-10-15T13:45:00Z">
        <w:r w:rsidR="00D11FBC">
          <w:t xml:space="preserve">robustly </w:t>
        </w:r>
      </w:ins>
      <w:r w:rsidR="00DA124D">
        <w:t xml:space="preserve">with a </w:t>
      </w:r>
      <w:r w:rsidR="007A2B72">
        <w:t>doubling</w:t>
      </w:r>
      <w:r w:rsidR="00DA124D">
        <w:t xml:space="preserve"> time of 2 hours</w:t>
      </w:r>
      <w:r w:rsidR="007A2B72">
        <w:t xml:space="preserve"> </w:t>
      </w:r>
      <w:r w:rsidR="007A2B72">
        <w:fldChar w:fldCharType="begin"/>
      </w:r>
      <w:r w:rsidR="007A2B72">
        <w:instrText xml:space="preserve"> ADDIN ZOTERO_ITEM CSL_CITATION {"citationID":"fm08jrqff","properties":{"formattedCitation":"(12)","plainCitation":"(12)"},"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A2B72" w:rsidRPr="007A2B72">
        <w:rPr>
          <w:rFonts w:cs="Times New Roman"/>
        </w:rPr>
        <w:t>(12)</w:t>
      </w:r>
      <w:r w:rsidR="007A2B72">
        <w:fldChar w:fldCharType="end"/>
      </w:r>
      <w:r w:rsidR="00DA124D">
        <w:t xml:space="preserve"> </w:t>
      </w:r>
      <w:ins w:id="243" w:author="T L" w:date="2015-10-15T13:46:00Z">
        <w:r w:rsidR="00D11FBC">
          <w:t xml:space="preserve">and </w:t>
        </w:r>
      </w:ins>
      <w:del w:id="244" w:author="T L" w:date="2015-10-15T13:45:00Z">
        <w:r w:rsidR="00DA124D" w:rsidDel="00D11FBC">
          <w:delText xml:space="preserve">and </w:delText>
        </w:r>
      </w:del>
      <w:r w:rsidR="00DA124D">
        <w:t xml:space="preserve">is genetically tractable </w:t>
      </w:r>
      <w:r w:rsidR="00E1148F">
        <w:fldChar w:fldCharType="begin"/>
      </w:r>
      <w:r w:rsidR="007A2B72">
        <w:instrText xml:space="preserve"> ADDIN ZOTERO_ITEM CSL_CITATION {"citationID":"ji534o37v","properties":{"formattedCitation":"(14)","plainCitation":"(14)"},"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7A2B72" w:rsidRPr="007A2B72">
        <w:rPr>
          <w:rFonts w:cs="Times New Roman"/>
        </w:rPr>
        <w:t>(14)</w:t>
      </w:r>
      <w:r w:rsidR="00E1148F">
        <w:fldChar w:fldCharType="end"/>
      </w:r>
      <w:r w:rsidR="00C510BA">
        <w:t>,</w:t>
      </w:r>
      <w:ins w:id="245" w:author="T L" w:date="2015-10-15T13:47:00Z">
        <w:r w:rsidR="00D11FBC">
          <w:t xml:space="preserve"> and thus, has been an ideal candidate for </w:t>
        </w:r>
      </w:ins>
      <w:del w:id="246" w:author="T L" w:date="2015-10-15T13:47:00Z">
        <w:r w:rsidR="001B65A0" w:rsidDel="00D11FBC">
          <w:delText xml:space="preserve"> </w:delText>
        </w:r>
        <w:r w:rsidR="00DA124D" w:rsidDel="00D11FBC">
          <w:delText>making it</w:delText>
        </w:r>
        <w:r w:rsidR="001B65A0" w:rsidDel="00D11FBC">
          <w:delText xml:space="preserve"> an ideal candidate for </w:delText>
        </w:r>
      </w:del>
      <w:r w:rsidR="001B65A0">
        <w:t>studying methanogenesis</w:t>
      </w:r>
      <w:ins w:id="247" w:author="T L" w:date="2015-10-15T13:47:00Z">
        <w:r w:rsidR="00D11FBC">
          <w:t xml:space="preserve"> (ref), </w:t>
        </w:r>
      </w:ins>
      <w:ins w:id="248" w:author="T L" w:date="2015-10-15T13:53:00Z">
        <w:r w:rsidR="00EB3C27">
          <w:t xml:space="preserve">unique </w:t>
        </w:r>
      </w:ins>
      <w:ins w:id="249" w:author="T L" w:date="2015-10-15T13:47:00Z">
        <w:r w:rsidR="00D11FBC">
          <w:t>co-factor</w:t>
        </w:r>
      </w:ins>
      <w:ins w:id="250" w:author="T L" w:date="2015-10-15T14:25:00Z">
        <w:r w:rsidR="00FD7D2E">
          <w:t>s</w:t>
        </w:r>
      </w:ins>
      <w:ins w:id="251" w:author="T L" w:date="2015-10-15T13:53:00Z">
        <w:r w:rsidR="00EB3C27">
          <w:t xml:space="preserve"> and their</w:t>
        </w:r>
      </w:ins>
      <w:ins w:id="252" w:author="T L" w:date="2015-10-15T13:47:00Z">
        <w:r w:rsidR="00D11FBC">
          <w:t xml:space="preserve"> </w:t>
        </w:r>
        <w:proofErr w:type="spellStart"/>
        <w:r w:rsidR="00D11FBC">
          <w:t>biosysnthesis</w:t>
        </w:r>
        <w:proofErr w:type="spellEnd"/>
        <w:r w:rsidR="00D11FBC">
          <w:t xml:space="preserve"> (</w:t>
        </w:r>
      </w:ins>
      <w:ins w:id="253" w:author="T L" w:date="2015-10-15T13:53:00Z">
        <w:r w:rsidR="00EB3C27">
          <w:t xml:space="preserve">Robert white </w:t>
        </w:r>
      </w:ins>
      <w:ins w:id="254" w:author="T L" w:date="2015-10-15T13:47:00Z">
        <w:r w:rsidR="00D11FBC">
          <w:t xml:space="preserve">ref), </w:t>
        </w:r>
      </w:ins>
      <w:ins w:id="255" w:author="T L" w:date="2015-10-15T13:53:00Z">
        <w:r w:rsidR="00EB3C27">
          <w:t xml:space="preserve">and </w:t>
        </w:r>
      </w:ins>
      <w:ins w:id="256" w:author="T L" w:date="2015-10-15T13:47:00Z">
        <w:r w:rsidR="00D11FBC">
          <w:t xml:space="preserve">novel systems of gene regulation (reference or </w:t>
        </w:r>
        <w:proofErr w:type="spellStart"/>
        <w:r w:rsidR="00D11FBC">
          <w:t>selenocysteine</w:t>
        </w:r>
        <w:proofErr w:type="spellEnd"/>
        <w:r w:rsidR="00D11FBC">
          <w:t xml:space="preserve"> biosynthesis)</w:t>
        </w:r>
      </w:ins>
      <w:del w:id="257" w:author="T L" w:date="2015-10-15T13:54:00Z">
        <w:r w:rsidR="001B65A0" w:rsidDel="00EB3C27">
          <w:delText xml:space="preserve"> </w:delText>
        </w:r>
      </w:del>
      <w:ins w:id="258" w:author="T L" w:date="2015-10-15T13:53:00Z">
        <w:r w:rsidR="00EB3C27">
          <w:t>.</w:t>
        </w:r>
      </w:ins>
      <w:ins w:id="259" w:author="T L" w:date="2015-10-15T13:54:00Z">
        <w:r w:rsidR="00EB3C27">
          <w:t>.</w:t>
        </w:r>
      </w:ins>
      <w:ins w:id="260" w:author="T L" w:date="2015-10-15T14:01:00Z">
        <w:r w:rsidR="00EB3C27">
          <w:t>To avoid environmental fluctuations that can affect gene regulation, a</w:t>
        </w:r>
      </w:ins>
      <w:ins w:id="261" w:author="T L" w:date="2015-10-15T13:55:00Z">
        <w:r w:rsidR="00EB3C27">
          <w:t xml:space="preserve"> system for continuous culture of </w:t>
        </w:r>
        <w:r w:rsidR="00EB3C27">
          <w:rPr>
            <w:i/>
          </w:rPr>
          <w:t xml:space="preserve">M. maripaludis </w:t>
        </w:r>
        <w:r w:rsidR="00EB3C27">
          <w:t xml:space="preserve">(chemostat reference) has </w:t>
        </w:r>
      </w:ins>
      <w:ins w:id="262" w:author="T L" w:date="2015-10-15T14:02:00Z">
        <w:r w:rsidR="00EB3C27">
          <w:t xml:space="preserve">been established </w:t>
        </w:r>
      </w:ins>
      <w:ins w:id="263" w:author="T L" w:date="2015-10-15T13:55:00Z">
        <w:r w:rsidR="00EB3C27">
          <w:t xml:space="preserve">for </w:t>
        </w:r>
      </w:ins>
      <w:ins w:id="264" w:author="T L" w:date="2015-10-15T13:58:00Z">
        <w:r w:rsidR="00EB3C27">
          <w:t xml:space="preserve">steady state </w:t>
        </w:r>
      </w:ins>
      <w:ins w:id="265" w:author="T L" w:date="2015-10-15T13:55:00Z">
        <w:r w:rsidR="00EB3C27">
          <w:t xml:space="preserve">transcriptomic (ref), proteomic (ref) </w:t>
        </w:r>
      </w:ins>
      <w:ins w:id="266" w:author="T L" w:date="2015-10-15T14:03:00Z">
        <w:r w:rsidR="00EB3C27">
          <w:t>studies</w:t>
        </w:r>
        <w:r w:rsidR="0003090D">
          <w:t xml:space="preserve"> of </w:t>
        </w:r>
      </w:ins>
      <w:ins w:id="267" w:author="T L" w:date="2015-11-05T22:29:00Z">
        <w:r w:rsidR="00635FDE">
          <w:rPr>
            <w:i/>
          </w:rPr>
          <w:t>M. maripaludis</w:t>
        </w:r>
      </w:ins>
      <w:ins w:id="268" w:author="T L" w:date="2015-10-15T14:03:00Z">
        <w:r w:rsidR="0003090D">
          <w:t xml:space="preserve"> strains</w:t>
        </w:r>
      </w:ins>
      <w:ins w:id="269" w:author="T L" w:date="2015-10-15T13:59:00Z">
        <w:r w:rsidR="00EB3C27">
          <w:t>.</w:t>
        </w:r>
      </w:ins>
      <w:ins w:id="270" w:author="T L" w:date="2015-10-15T13:55:00Z">
        <w:r w:rsidR="00EB3C27">
          <w:t xml:space="preserve"> </w:t>
        </w:r>
      </w:ins>
      <w:ins w:id="271" w:author="T L" w:date="2015-10-15T13:53:00Z">
        <w:r w:rsidR="00EB3C27">
          <w:t xml:space="preserve"> </w:t>
        </w:r>
      </w:ins>
    </w:p>
    <w:p w14:paraId="73B5D656" w14:textId="6B76B33E" w:rsidR="00535032" w:rsidRDefault="0003090D" w:rsidP="00586344">
      <w:pPr>
        <w:spacing w:line="480" w:lineRule="auto"/>
      </w:pPr>
      <w:proofErr w:type="gramStart"/>
      <w:ins w:id="272" w:author="T L" w:date="2015-10-15T14:03:00Z">
        <w:r>
          <w:t xml:space="preserve">A larger system biological approach </w:t>
        </w:r>
      </w:ins>
      <w:ins w:id="273" w:author="T L" w:date="2015-10-15T14:07:00Z">
        <w:r>
          <w:t>for predictive studies have</w:t>
        </w:r>
      </w:ins>
      <w:proofErr w:type="gramEnd"/>
      <w:ins w:id="274" w:author="T L" w:date="2015-10-15T14:05:00Z">
        <w:r>
          <w:t xml:space="preserve"> also been </w:t>
        </w:r>
      </w:ins>
      <w:ins w:id="275" w:author="T L" w:date="2015-10-15T14:15:00Z">
        <w:r w:rsidR="00231585">
          <w:t>done</w:t>
        </w:r>
      </w:ins>
      <w:ins w:id="276" w:author="T L" w:date="2015-10-15T14:05:00Z">
        <w:r>
          <w:t xml:space="preserve"> </w:t>
        </w:r>
      </w:ins>
      <w:ins w:id="277" w:author="T L" w:date="2015-10-15T14:07:00Z">
        <w:r>
          <w:t>by several groups</w:t>
        </w:r>
      </w:ins>
      <w:ins w:id="278" w:author="T L" w:date="2015-10-15T14:06:00Z">
        <w:r>
          <w:t xml:space="preserve"> (refs) </w:t>
        </w:r>
      </w:ins>
      <w:ins w:id="279" w:author="T L" w:date="2015-10-15T14:08:00Z">
        <w:r>
          <w:t xml:space="preserve">for this organism.  </w:t>
        </w:r>
      </w:ins>
      <w:ins w:id="280" w:author="T L" w:date="2015-10-15T14:03:00Z">
        <w:r>
          <w:t xml:space="preserve"> </w:t>
        </w:r>
      </w:ins>
      <w:ins w:id="281" w:author="T L" w:date="2015-10-15T14:09:00Z">
        <w:r>
          <w:t xml:space="preserve">With these tools in place, and the ability for expression of </w:t>
        </w:r>
        <w:r w:rsidR="00FD7D2E">
          <w:t xml:space="preserve">heterologous genes </w:t>
        </w:r>
        <w:r>
          <w:t xml:space="preserve">into M. maripaludis (Lie refs and also </w:t>
        </w:r>
        <w:proofErr w:type="spellStart"/>
        <w:r>
          <w:t>Biswarup</w:t>
        </w:r>
        <w:proofErr w:type="spellEnd"/>
        <w:r>
          <w:t xml:space="preserve">, for </w:t>
        </w:r>
        <w:proofErr w:type="spellStart"/>
        <w:r>
          <w:t>eg</w:t>
        </w:r>
        <w:proofErr w:type="spellEnd"/>
        <w:r>
          <w:t xml:space="preserve">.), the metabolic </w:t>
        </w:r>
      </w:ins>
      <w:ins w:id="282" w:author="T L" w:date="2015-11-05T14:07:00Z">
        <w:r w:rsidR="00AD1E85">
          <w:t>engineering</w:t>
        </w:r>
      </w:ins>
      <w:ins w:id="283" w:author="T L" w:date="2015-10-15T14:09:00Z">
        <w:r>
          <w:t xml:space="preserve"> of M. </w:t>
        </w:r>
        <w:r>
          <w:lastRenderedPageBreak/>
          <w:t xml:space="preserve">maripaludis </w:t>
        </w:r>
      </w:ins>
      <w:ins w:id="284" w:author="T L" w:date="2015-10-15T14:11:00Z">
        <w:r>
          <w:t xml:space="preserve">for various industrial use </w:t>
        </w:r>
      </w:ins>
      <w:ins w:id="285" w:author="T L" w:date="2015-10-15T14:09:00Z">
        <w:r>
          <w:t xml:space="preserve">is the obvious next step. </w:t>
        </w:r>
      </w:ins>
      <w:del w:id="286" w:author="T L" w:date="2015-10-15T14:12:00Z">
        <w:r w:rsidR="001B65A0" w:rsidDel="0003090D">
          <w:delText xml:space="preserve">and for creating novel strain designs that produce </w:delText>
        </w:r>
        <w:r w:rsidR="00080C5F" w:rsidDel="0003090D">
          <w:delText>industrially relevant products.</w:delText>
        </w:r>
        <w:r w:rsidR="00E02303" w:rsidDel="0003090D">
          <w:delText xml:space="preserve"> Additionally, </w:delText>
        </w:r>
        <w:r w:rsidR="00B273EF" w:rsidDel="0003090D">
          <w:delText>its</w:delText>
        </w:r>
        <w:r w:rsidR="00172424" w:rsidDel="0003090D">
          <w:delText xml:space="preserve"> established ability to thrive in</w:delText>
        </w:r>
        <w:r w:rsidR="00E02303" w:rsidDel="0003090D">
          <w:delText xml:space="preserve"> anaerobic chemostats </w:delText>
        </w:r>
        <w:r w:rsidR="00172424" w:rsidDel="0003090D">
          <w:fldChar w:fldCharType="begin"/>
        </w:r>
        <w:r w:rsidR="007A2B72" w:rsidDel="0003090D">
          <w:delInstrText xml:space="preserve"> ADDIN ZOTERO_ITEM CSL_CITATION {"citationID":"tv9c7h725","properties":{"formattedCitation":"(15)","plainCitation":"(15)"},"citationItems":[{"id":21,"uris":["http://zotero.org/users/2565720/items/DQ6NM29D"],"uri":["http://zotero.org/users/2565720/items/DQ6NM29D"],"itemData":{"id":21,"type":"article-journal","title":"Continuous culture of Methanococcus maripaludis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delInstrText>
        </w:r>
        <w:r w:rsidR="00172424" w:rsidDel="0003090D">
          <w:fldChar w:fldCharType="separate"/>
        </w:r>
        <w:r w:rsidR="007A2B72" w:rsidRPr="007A2B72" w:rsidDel="0003090D">
          <w:rPr>
            <w:rFonts w:cs="Times New Roman"/>
          </w:rPr>
          <w:delText>(15)</w:delText>
        </w:r>
        <w:r w:rsidR="00172424" w:rsidDel="0003090D">
          <w:fldChar w:fldCharType="end"/>
        </w:r>
        <w:r w:rsidR="00E02303" w:rsidDel="0003090D">
          <w:delText xml:space="preserve"> allows for </w:delText>
        </w:r>
        <w:r w:rsidR="00983F37" w:rsidDel="0003090D">
          <w:delText xml:space="preserve">large scale </w:delText>
        </w:r>
        <w:r w:rsidR="00E02303" w:rsidDel="0003090D">
          <w:delText xml:space="preserve">steady state studies </w:delText>
        </w:r>
        <w:r w:rsidR="00B273EF" w:rsidDel="0003090D">
          <w:delText xml:space="preserve">or </w:delText>
        </w:r>
        <w:r w:rsidR="00E02303" w:rsidDel="0003090D">
          <w:delText xml:space="preserve">for </w:delText>
        </w:r>
        <w:r w:rsidR="007F7F53" w:rsidDel="0003090D">
          <w:delText>production of hetero</w:delText>
        </w:r>
        <w:r w:rsidR="00B273EF" w:rsidDel="0003090D">
          <w:delText>logous proteins</w:delText>
        </w:r>
        <w:r w:rsidR="00AE21C1" w:rsidDel="0003090D">
          <w:delText xml:space="preserve">, further solidifying its promise as a cell factory. </w:delText>
        </w:r>
      </w:del>
    </w:p>
    <w:p w14:paraId="21EC8832" w14:textId="38C8653D" w:rsidR="00535032" w:rsidDel="00231585" w:rsidRDefault="00467AD6" w:rsidP="00586344">
      <w:pPr>
        <w:spacing w:line="480" w:lineRule="auto"/>
        <w:rPr>
          <w:del w:id="287" w:author="T L" w:date="2015-10-15T14:17:00Z"/>
        </w:rPr>
      </w:pPr>
      <w:r>
        <w:t>Genome scale metabolic reconstructions</w:t>
      </w:r>
      <w:r w:rsidR="00535032">
        <w:t xml:space="preserve"> are powerful tools that </w:t>
      </w:r>
      <w:r w:rsidR="00AE21C1">
        <w:t>map</w:t>
      </w:r>
      <w:r w:rsidR="009D0324">
        <w:t xml:space="preserve"> </w:t>
      </w:r>
      <w:ins w:id="288" w:author="T L" w:date="2015-11-05T13:19:00Z">
        <w:r w:rsidR="00966787">
          <w:t xml:space="preserve">and elucidate </w:t>
        </w:r>
      </w:ins>
      <w:r w:rsidR="009D0324">
        <w:t>metabolic pathways</w:t>
      </w:r>
      <w:ins w:id="289" w:author="T L" w:date="2015-11-05T13:19:00Z">
        <w:r w:rsidR="00966787">
          <w:t xml:space="preserve">. </w:t>
        </w:r>
      </w:ins>
      <w:del w:id="290" w:author="T L" w:date="2015-11-05T14:08:00Z">
        <w:r w:rsidR="009D0324" w:rsidDel="00AD1E85">
          <w:delText xml:space="preserve"> </w:delText>
        </w:r>
      </w:del>
      <w:del w:id="291" w:author="T L" w:date="2015-11-05T13:20:00Z">
        <w:r w:rsidR="009D0324" w:rsidDel="00966787">
          <w:delText xml:space="preserve">and </w:delText>
        </w:r>
      </w:del>
      <w:del w:id="292" w:author="T L" w:date="2015-11-05T14:08:00Z">
        <w:r w:rsidR="00AE21C1" w:rsidDel="00AD1E85">
          <w:delText>aid in cell factory development by serving</w:delText>
        </w:r>
        <w:r w:rsidR="009D0324" w:rsidDel="00AD1E85">
          <w:delText xml:space="preserve"> as platforms for generating hypothetical strain designs</w:delText>
        </w:r>
        <w:r w:rsidR="00AE21C1" w:rsidDel="00AD1E85">
          <w:delText xml:space="preserve"> </w:delText>
        </w:r>
        <w:r w:rsidR="00AE21C1" w:rsidDel="00AD1E85">
          <w:fldChar w:fldCharType="begin"/>
        </w:r>
        <w:r w:rsidR="00AE21C1" w:rsidDel="00AD1E85">
          <w:delInstrText xml:space="preserve"> ADDIN ZOTERO_ITEM CSL_CITATION {"citationID":"31f6bibgc","properties":{"formattedCitation":"(16)","plainCitation":"(1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schema":"https://github.com/citation-style-language/schema/raw/master/csl-citation.json"} </w:delInstrText>
        </w:r>
        <w:r w:rsidR="00AE21C1" w:rsidDel="00AD1E85">
          <w:fldChar w:fldCharType="separate"/>
        </w:r>
        <w:r w:rsidR="00AE21C1" w:rsidRPr="00AE21C1" w:rsidDel="00AD1E85">
          <w:rPr>
            <w:rFonts w:cs="Times New Roman"/>
          </w:rPr>
          <w:delText>(16)</w:delText>
        </w:r>
        <w:r w:rsidR="00AE21C1" w:rsidDel="00AD1E85">
          <w:fldChar w:fldCharType="end"/>
        </w:r>
        <w:r w:rsidR="009D0324" w:rsidDel="00AD1E85">
          <w:delText>.</w:delText>
        </w:r>
        <w:r w:rsidR="00172424" w:rsidDel="00AD1E85">
          <w:delText xml:space="preserve"> </w:delText>
        </w:r>
      </w:del>
      <w:r w:rsidR="00172424">
        <w:t>T</w:t>
      </w:r>
      <w:r w:rsidR="009D0324">
        <w:t xml:space="preserve">hey </w:t>
      </w:r>
      <w:r w:rsidR="003523DD">
        <w:t>are</w:t>
      </w:r>
      <w:r w:rsidR="00535032">
        <w:t xml:space="preserve"> organism knowledge </w:t>
      </w:r>
      <w:ins w:id="293" w:author="T L" w:date="2015-11-05T15:33:00Z">
        <w:r w:rsidR="00F239B0">
          <w:t>data</w:t>
        </w:r>
      </w:ins>
      <w:r w:rsidR="00535032">
        <w:t xml:space="preserve">bases </w:t>
      </w:r>
      <w:ins w:id="294" w:author="T L" w:date="2015-11-05T15:33:00Z">
        <w:r w:rsidR="00F239B0">
          <w:t xml:space="preserve">that can be used </w:t>
        </w:r>
      </w:ins>
      <w:del w:id="295" w:author="T L" w:date="2015-11-05T13:54:00Z">
        <w:r w:rsidR="00535032" w:rsidDel="004345D8">
          <w:delText xml:space="preserve">and </w:delText>
        </w:r>
      </w:del>
      <w:ins w:id="296" w:author="T L" w:date="2015-11-05T15:33:00Z">
        <w:r w:rsidR="00F239B0">
          <w:t xml:space="preserve">for </w:t>
        </w:r>
      </w:ins>
      <w:ins w:id="297" w:author="T L" w:date="2015-11-05T15:35:00Z">
        <w:r w:rsidR="00F239B0">
          <w:t xml:space="preserve">simulating steady-state growth via flux balance analysis (FBA) </w:t>
        </w:r>
        <w:r w:rsidR="00F239B0">
          <w:fldChar w:fldCharType="begin"/>
        </w:r>
        <w:r w:rsidR="00F239B0">
          <w:instrText xml:space="preserve"> ADDIN ZOTERO_ITEM CSL_CITATION {"citationID":"23mmrtdbtu","properties":{"formattedCitation":"(17)","plainCitation":"(17)"},"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F239B0" w:rsidRPr="00AE21C1">
          <w:rPr>
            <w:rFonts w:cs="Times New Roman"/>
          </w:rPr>
          <w:t>(17)</w:t>
        </w:r>
        <w:r w:rsidR="00F239B0">
          <w:fldChar w:fldCharType="end"/>
        </w:r>
        <w:r w:rsidR="003840C4">
          <w:t xml:space="preserve">, </w:t>
        </w:r>
      </w:ins>
      <w:ins w:id="298" w:author="T L" w:date="2015-11-05T15:50:00Z">
        <w:r w:rsidR="003840C4">
          <w:t>b</w:t>
        </w:r>
      </w:ins>
      <w:ins w:id="299" w:author="T L" w:date="2015-11-05T15:35:00Z">
        <w:r w:rsidR="00F239B0">
          <w:t xml:space="preserve">y </w:t>
        </w:r>
      </w:ins>
      <w:ins w:id="300" w:author="T L" w:date="2015-11-05T15:33:00Z">
        <w:r w:rsidR="00F239B0">
          <w:t>generating</w:t>
        </w:r>
      </w:ins>
      <w:del w:id="301" w:author="T L" w:date="2015-11-05T15:33:00Z">
        <w:r w:rsidR="00535032" w:rsidDel="00F239B0">
          <w:delText>can be</w:delText>
        </w:r>
        <w:r w:rsidDel="00F239B0">
          <w:delText xml:space="preserve"> made into</w:delText>
        </w:r>
      </w:del>
      <w:r>
        <w:t xml:space="preserve"> </w:t>
      </w:r>
      <w:r w:rsidR="00172424">
        <w:t xml:space="preserve">constraint-based </w:t>
      </w:r>
      <w:r>
        <w:t>models</w:t>
      </w:r>
      <w:ins w:id="302" w:author="T L" w:date="2015-11-05T15:37:00Z">
        <w:r w:rsidR="00005CD4">
          <w:t>.  From these, different metabolic scenarios can be hypothesized and tested experimentally</w:t>
        </w:r>
      </w:ins>
      <w:del w:id="303" w:author="T L" w:date="2015-11-05T16:14:00Z">
        <w:r w:rsidRPr="00005CD4" w:rsidDel="00EB7B98">
          <w:rPr>
            <w:highlight w:val="yellow"/>
            <w:rPrChange w:id="304" w:author="T L" w:date="2015-11-05T15:39:00Z">
              <w:rPr/>
            </w:rPrChange>
          </w:rPr>
          <w:delText xml:space="preserve"> </w:delText>
        </w:r>
      </w:del>
      <w:del w:id="305" w:author="T L" w:date="2015-11-05T15:33:00Z">
        <w:r w:rsidRPr="00005CD4" w:rsidDel="00F239B0">
          <w:rPr>
            <w:highlight w:val="yellow"/>
            <w:rPrChange w:id="306" w:author="T L" w:date="2015-11-05T15:39:00Z">
              <w:rPr/>
            </w:rPrChange>
          </w:rPr>
          <w:delText>that</w:delText>
        </w:r>
        <w:r w:rsidR="00535032" w:rsidRPr="00005CD4" w:rsidDel="00F239B0">
          <w:rPr>
            <w:highlight w:val="yellow"/>
            <w:rPrChange w:id="307" w:author="T L" w:date="2015-11-05T15:39:00Z">
              <w:rPr/>
            </w:rPrChange>
          </w:rPr>
          <w:delText xml:space="preserve"> </w:delText>
        </w:r>
        <w:r w:rsidRPr="00005CD4" w:rsidDel="00F239B0">
          <w:rPr>
            <w:highlight w:val="yellow"/>
            <w:rPrChange w:id="308" w:author="T L" w:date="2015-11-05T15:39:00Z">
              <w:rPr/>
            </w:rPrChange>
          </w:rPr>
          <w:delText>predict</w:delText>
        </w:r>
      </w:del>
      <w:del w:id="309" w:author="T L" w:date="2015-11-05T16:14:00Z">
        <w:r w:rsidR="00535032" w:rsidRPr="00005CD4" w:rsidDel="00EB7B98">
          <w:rPr>
            <w:highlight w:val="yellow"/>
            <w:rPrChange w:id="310" w:author="T L" w:date="2015-11-05T15:39:00Z">
              <w:rPr/>
            </w:rPrChange>
          </w:rPr>
          <w:delText xml:space="preserve"> growth phenotypes </w:delText>
        </w:r>
      </w:del>
      <w:del w:id="311" w:author="T L" w:date="2015-11-05T15:34:00Z">
        <w:r w:rsidR="00535032" w:rsidRPr="00005CD4" w:rsidDel="00F239B0">
          <w:rPr>
            <w:highlight w:val="yellow"/>
            <w:rPrChange w:id="312" w:author="T L" w:date="2015-11-05T15:39:00Z">
              <w:rPr/>
            </w:rPrChange>
          </w:rPr>
          <w:delText xml:space="preserve">for </w:delText>
        </w:r>
      </w:del>
      <w:del w:id="313" w:author="T L" w:date="2015-11-05T13:21:00Z">
        <w:r w:rsidR="00535032" w:rsidRPr="00005CD4" w:rsidDel="00966787">
          <w:rPr>
            <w:highlight w:val="yellow"/>
            <w:rPrChange w:id="314" w:author="T L" w:date="2015-11-05T15:39:00Z">
              <w:rPr/>
            </w:rPrChange>
          </w:rPr>
          <w:delText>potential wet lab experiments</w:delText>
        </w:r>
      </w:del>
      <w:del w:id="315" w:author="T L" w:date="2015-11-05T15:36:00Z">
        <w:r w:rsidR="00666EBB" w:rsidRPr="00005CD4" w:rsidDel="00F239B0">
          <w:rPr>
            <w:highlight w:val="yellow"/>
            <w:rPrChange w:id="316" w:author="T L" w:date="2015-11-05T15:39:00Z">
              <w:rPr/>
            </w:rPrChange>
          </w:rPr>
          <w:delText xml:space="preserve"> by </w:delText>
        </w:r>
      </w:del>
      <w:del w:id="317" w:author="T L" w:date="2015-11-05T15:35:00Z">
        <w:r w:rsidR="00666EBB" w:rsidRPr="00005CD4" w:rsidDel="00F239B0">
          <w:rPr>
            <w:highlight w:val="yellow"/>
            <w:rPrChange w:id="318" w:author="T L" w:date="2015-11-05T15:39:00Z">
              <w:rPr/>
            </w:rPrChange>
          </w:rPr>
          <w:delText>simulating steady-state growth via flux balance analysis (FBA)</w:delText>
        </w:r>
        <w:r w:rsidR="00172424" w:rsidRPr="00005CD4" w:rsidDel="00F239B0">
          <w:rPr>
            <w:highlight w:val="yellow"/>
            <w:rPrChange w:id="319" w:author="T L" w:date="2015-11-05T15:39:00Z">
              <w:rPr/>
            </w:rPrChange>
          </w:rPr>
          <w:delText xml:space="preserve"> </w:delText>
        </w:r>
        <w:r w:rsidR="00172424" w:rsidRPr="00005CD4" w:rsidDel="00F239B0">
          <w:rPr>
            <w:highlight w:val="yellow"/>
            <w:rPrChange w:id="320" w:author="T L" w:date="2015-11-05T15:39:00Z">
              <w:rPr/>
            </w:rPrChange>
          </w:rPr>
          <w:fldChar w:fldCharType="begin"/>
        </w:r>
        <w:r w:rsidR="00AE21C1" w:rsidRPr="00005CD4" w:rsidDel="00F239B0">
          <w:rPr>
            <w:highlight w:val="yellow"/>
            <w:rPrChange w:id="321" w:author="T L" w:date="2015-11-05T15:39:00Z">
              <w:rPr/>
            </w:rPrChange>
          </w:rPr>
          <w:delInstrText xml:space="preserve"> ADDIN ZOTERO_ITEM CSL_CITATION {"citationID":"23mmrtdbtu","properties":{"formattedCitation":"(17)","plainCitation":"(17)"},"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delInstrText>
        </w:r>
        <w:r w:rsidR="00172424" w:rsidRPr="00005CD4" w:rsidDel="00F239B0">
          <w:rPr>
            <w:highlight w:val="yellow"/>
            <w:rPrChange w:id="322" w:author="T L" w:date="2015-11-05T15:39:00Z">
              <w:rPr/>
            </w:rPrChange>
          </w:rPr>
          <w:fldChar w:fldCharType="separate"/>
        </w:r>
        <w:r w:rsidR="00AE21C1" w:rsidRPr="00005CD4" w:rsidDel="00F239B0">
          <w:rPr>
            <w:rFonts w:cs="Times New Roman"/>
            <w:highlight w:val="yellow"/>
            <w:rPrChange w:id="323" w:author="T L" w:date="2015-11-05T15:39:00Z">
              <w:rPr>
                <w:rFonts w:cs="Times New Roman"/>
              </w:rPr>
            </w:rPrChange>
          </w:rPr>
          <w:delText>(17)</w:delText>
        </w:r>
        <w:r w:rsidR="00172424" w:rsidRPr="00005CD4" w:rsidDel="00F239B0">
          <w:rPr>
            <w:highlight w:val="yellow"/>
            <w:rPrChange w:id="324" w:author="T L" w:date="2015-11-05T15:39:00Z">
              <w:rPr/>
            </w:rPrChange>
          </w:rPr>
          <w:fldChar w:fldCharType="end"/>
        </w:r>
        <w:r w:rsidR="00172424" w:rsidRPr="00005CD4" w:rsidDel="00F239B0">
          <w:rPr>
            <w:highlight w:val="yellow"/>
            <w:rPrChange w:id="325" w:author="T L" w:date="2015-11-05T15:39:00Z">
              <w:rPr/>
            </w:rPrChange>
          </w:rPr>
          <w:delText>.</w:delText>
        </w:r>
        <w:r w:rsidR="00535032" w:rsidRPr="00005CD4" w:rsidDel="00F239B0">
          <w:rPr>
            <w:highlight w:val="yellow"/>
            <w:rPrChange w:id="326" w:author="T L" w:date="2015-11-05T15:39:00Z">
              <w:rPr/>
            </w:rPrChange>
          </w:rPr>
          <w:delText xml:space="preserve"> </w:delText>
        </w:r>
      </w:del>
      <w:ins w:id="327" w:author="T L" w:date="2015-11-05T14:08:00Z">
        <w:r w:rsidR="00AD1E85">
          <w:t xml:space="preserve">. </w:t>
        </w:r>
      </w:ins>
      <w:del w:id="328" w:author="T L" w:date="2015-11-05T13:55:00Z">
        <w:r w:rsidR="009D0324" w:rsidDel="004345D8">
          <w:delText>Their</w:delText>
        </w:r>
        <w:r w:rsidR="00586344" w:rsidDel="004345D8">
          <w:delText xml:space="preserve"> valuable </w:delText>
        </w:r>
        <w:r w:rsidR="009D0324" w:rsidDel="004345D8">
          <w:delText xml:space="preserve">ability to </w:delText>
        </w:r>
        <w:r w:rsidR="002E4EC0" w:rsidDel="004345D8">
          <w:delText>represent</w:delText>
        </w:r>
        <w:r w:rsidR="009D0324" w:rsidDel="004345D8">
          <w:delText xml:space="preserve"> metabolism has</w:delText>
        </w:r>
      </w:del>
      <w:ins w:id="329" w:author="T L" w:date="2015-11-05T13:55:00Z">
        <w:r w:rsidR="004345D8">
          <w:t>They have</w:t>
        </w:r>
      </w:ins>
      <w:r w:rsidR="00586344">
        <w:t xml:space="preserve"> helped guide metabolic engineering efforts for production of industrial </w:t>
      </w:r>
      <w:proofErr w:type="spellStart"/>
      <w:r w:rsidR="00586344">
        <w:t>biochemical</w:t>
      </w:r>
      <w:r w:rsidR="00AE21C1">
        <w:t>s</w:t>
      </w:r>
      <w:proofErr w:type="spellEnd"/>
      <w:r w:rsidR="00586344">
        <w:t xml:space="preserve"> in multiple organisms </w:t>
      </w:r>
      <w:r w:rsidR="00586344">
        <w:fldChar w:fldCharType="begin"/>
      </w:r>
      <w:r w:rsidR="00AE21C1">
        <w:instrText xml:space="preserve"> ADDIN ZOTERO_ITEM CSL_CITATION {"citationID":"gMaZT752","properties":{"formattedCitation":"(16, 18)","plainCitation":"(16, 18)"},"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AE21C1" w:rsidRPr="00AE21C1">
        <w:rPr>
          <w:rFonts w:cs="Times New Roman"/>
        </w:rPr>
        <w:t>(16, 18)</w:t>
      </w:r>
      <w:r w:rsidR="00586344">
        <w:fldChar w:fldCharType="end"/>
      </w:r>
      <w:r w:rsidR="00586344">
        <w:t xml:space="preserve">. </w:t>
      </w:r>
      <w:ins w:id="330" w:author="T L" w:date="2015-11-05T16:18:00Z">
        <w:r w:rsidR="00CB5F53">
          <w:t xml:space="preserve">Similarly, </w:t>
        </w:r>
      </w:ins>
      <w:del w:id="331" w:author="T L" w:date="2015-11-05T16:17:00Z">
        <w:r w:rsidR="009D0324" w:rsidDel="00CB5F53">
          <w:delText>Constructing a</w:delText>
        </w:r>
      </w:del>
      <w:ins w:id="332" w:author="T L" w:date="2015-11-05T16:17:00Z">
        <w:r w:rsidR="00CB5F53">
          <w:t>a</w:t>
        </w:r>
      </w:ins>
      <w:r w:rsidR="009D0324">
        <w:t xml:space="preserve"> genome scale metabolic reconstruction for </w:t>
      </w:r>
      <w:r w:rsidR="009D0324">
        <w:rPr>
          <w:i/>
        </w:rPr>
        <w:t xml:space="preserve">M. maripaludis </w:t>
      </w:r>
      <w:r w:rsidR="009D0324">
        <w:t xml:space="preserve">would </w:t>
      </w:r>
      <w:del w:id="333" w:author="T L" w:date="2015-11-05T16:19:00Z">
        <w:r w:rsidR="009D0324" w:rsidDel="00CB5F53">
          <w:delText xml:space="preserve">therefore have </w:delText>
        </w:r>
        <w:r w:rsidR="00535032" w:rsidDel="00CB5F53">
          <w:delText>promise for</w:delText>
        </w:r>
      </w:del>
      <w:ins w:id="334" w:author="T L" w:date="2015-11-05T16:19:00Z">
        <w:r w:rsidR="00CB5F53">
          <w:t>not only provide for a</w:t>
        </w:r>
      </w:ins>
      <w:r w:rsidR="00535032">
        <w:t xml:space="preserve"> </w:t>
      </w:r>
      <w:r w:rsidR="009D0324">
        <w:t xml:space="preserve">better understanding methanogenesis </w:t>
      </w:r>
      <w:del w:id="335" w:author="T L" w:date="2015-11-05T16:19:00Z">
        <w:r w:rsidR="009D0324" w:rsidDel="00CB5F53">
          <w:delText>and for</w:delText>
        </w:r>
      </w:del>
      <w:ins w:id="336" w:author="T L" w:date="2015-11-05T16:19:00Z">
        <w:r w:rsidR="00CB5F53">
          <w:t xml:space="preserve"> but also for</w:t>
        </w:r>
      </w:ins>
      <w:r w:rsidR="009D0324">
        <w:t xml:space="preserve"> </w:t>
      </w:r>
      <w:r w:rsidR="00535032">
        <w:t xml:space="preserve">guiding metabolic engineering efforts </w:t>
      </w:r>
      <w:r w:rsidR="009D0324">
        <w:t xml:space="preserve">that </w:t>
      </w:r>
      <w:ins w:id="337" w:author="T L" w:date="2015-11-05T16:19:00Z">
        <w:r w:rsidR="00CB5F53">
          <w:t xml:space="preserve">could </w:t>
        </w:r>
      </w:ins>
      <w:r w:rsidR="009D0324">
        <w:t>harness</w:t>
      </w:r>
      <w:r w:rsidR="00535032">
        <w:t xml:space="preserve"> the unique metabolism of </w:t>
      </w:r>
      <w:r w:rsidR="003523DD">
        <w:t>this</w:t>
      </w:r>
      <w:r w:rsidR="00535032">
        <w:t xml:space="preserve"> hydrogenotrophic methanogen. </w:t>
      </w:r>
      <w:ins w:id="338" w:author="T L" w:date="2015-11-05T16:20:00Z">
        <w:r w:rsidR="00CB5F53">
          <w:t xml:space="preserve">Other groups have already created </w:t>
        </w:r>
      </w:ins>
      <w:ins w:id="339" w:author="T L" w:date="2015-11-05T22:30:00Z">
        <w:r w:rsidR="00BA12DD">
          <w:t>metabolic models</w:t>
        </w:r>
      </w:ins>
      <w:ins w:id="340" w:author="T L" w:date="2015-11-05T16:20:00Z">
        <w:r w:rsidR="00CB5F53">
          <w:t xml:space="preserve"> of </w:t>
        </w:r>
      </w:ins>
    </w:p>
    <w:p w14:paraId="4743D036" w14:textId="740B7933" w:rsidR="007F0F45" w:rsidRDefault="002E4EC0" w:rsidP="00586344">
      <w:pPr>
        <w:spacing w:line="480" w:lineRule="auto"/>
      </w:pPr>
      <w:del w:id="341" w:author="T L" w:date="2015-10-15T14:16:00Z">
        <w:r w:rsidDel="00231585">
          <w:delText xml:space="preserve">The genome of the </w:delText>
        </w:r>
        <w:r w:rsidRPr="00FC7166" w:rsidDel="00231585">
          <w:rPr>
            <w:i/>
          </w:rPr>
          <w:delText>M. maripaludis S2</w:delText>
        </w:r>
        <w:r w:rsidDel="00231585">
          <w:delText xml:space="preserve"> has been sequenced </w:delText>
        </w:r>
        <w:r w:rsidDel="00231585">
          <w:fldChar w:fldCharType="begin"/>
        </w:r>
        <w:r w:rsidR="007A2B72" w:rsidDel="00231585">
          <w:delInstrText xml:space="preserve"> ADDIN ZOTERO_ITEM CSL_CITATION {"citationID":"1j8jf3kfgm","properties":{"formattedCitation":"(13)","plainCitation":"(13)"},"citationItems":[{"id":11,"uris":["http://zotero.org/users/2565720/items/96U2HCBI"],"uri":["http://zotero.org/users/2565720/items/96U2HCBI"],"itemData":{"id":11,"type":"article-journal","title":"Complete Genome Sequence of the Genetically Tractable Hydrogenotrophic Methanogen Methanococcus maripaludis","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delInstrText>
        </w:r>
        <w:r w:rsidDel="00231585">
          <w:fldChar w:fldCharType="separate"/>
        </w:r>
        <w:r w:rsidR="007A2B72" w:rsidRPr="007A2B72" w:rsidDel="00231585">
          <w:rPr>
            <w:rFonts w:cs="Times New Roman"/>
          </w:rPr>
          <w:delText>(13)</w:delText>
        </w:r>
        <w:r w:rsidDel="00231585">
          <w:fldChar w:fldCharType="end"/>
        </w:r>
        <w:r w:rsidDel="00231585">
          <w:delText xml:space="preserve"> and a transcriptome </w:delText>
        </w:r>
        <w:r w:rsidR="007F0F45" w:rsidDel="00231585">
          <w:fldChar w:fldCharType="begin"/>
        </w:r>
        <w:r w:rsidR="00AE21C1" w:rsidDel="00231585">
          <w:delInstrText xml:space="preserve"> ADDIN ZOTERO_ITEM CSL_CITATION {"citationID":"8dkfj3kpa","properties":{"formattedCitation":"(19)","plainCitation":"(19)"},"citationItems":[{"id":157,"uris":["http://zotero.org/users/2565720/items/FTQQZUTD"],"uri":["http://zotero.org/users/2565720/items/FTQQZUTD"],"itemData":{"id":15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note":"PMID: 24089473","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PMID":"24089473"}}],"schema":"https://github.com/citation-style-language/schema/raw/master/csl-citation.json"} </w:delInstrText>
        </w:r>
        <w:r w:rsidR="007F0F45" w:rsidDel="00231585">
          <w:fldChar w:fldCharType="separate"/>
        </w:r>
        <w:r w:rsidR="00AE21C1" w:rsidRPr="00AE21C1" w:rsidDel="00231585">
          <w:rPr>
            <w:rFonts w:cs="Times New Roman"/>
          </w:rPr>
          <w:delText>(19)</w:delText>
        </w:r>
        <w:r w:rsidR="007F0F45" w:rsidDel="00231585">
          <w:fldChar w:fldCharType="end"/>
        </w:r>
        <w:r w:rsidDel="00231585">
          <w:delText xml:space="preserve"> as well as its proteome </w:delText>
        </w:r>
        <w:r w:rsidDel="00231585">
          <w:fldChar w:fldCharType="begin"/>
        </w:r>
        <w:r w:rsidR="00AE21C1" w:rsidDel="00231585">
          <w:delInstrText xml:space="preserve"> ADDIN ZOTERO_ITEM CSL_CITATION {"citationID":"2bqh3o9bkr","properties":{"formattedCitation":"(20)","plainCitation":"(20)"},"citationItems":[{"id":350,"uris":["http://zotero.org/users/2565720/items/RJM2BIUV"],"uri":["http://zotero.org/users/2565720/items/RJM2BIUV"],"itemData":{"id":350,"type":"article-journal","title":"Quantitative proteomics of nutrient limitation in the hydrogenotrophic methanogen Methanococcus maripaludis","container-title":"BMC Microbiology","page":"149","volume":"9","issue":"1","source":"www.biomedcentral.com","abstract":"PMID: 19627604","DOI":"10.1186/1471-2180-9-149","ISSN":"1471-2180","note":"PMID: 19627604","language":"en","author":[{"family":"Xia","given":"Qiangwei"},{"family":"Wang","given":"Tiansong"},{"family":"Hendrickson","given":"Erik L."},{"family":"Lie","given":"Thomas J."},{"family":"Hackett","given":"Murray"},{"family":"Leigh","given":"John A."}],"issued":{"date-parts":[["2009",7,23]]},"PMID":"19627604"}}],"schema":"https://github.com/citation-style-language/schema/raw/master/csl-citation.json"} </w:delInstrText>
        </w:r>
        <w:r w:rsidDel="00231585">
          <w:fldChar w:fldCharType="separate"/>
        </w:r>
        <w:r w:rsidR="00AE21C1" w:rsidRPr="00AE21C1" w:rsidDel="00231585">
          <w:rPr>
            <w:rFonts w:cs="Times New Roman"/>
          </w:rPr>
          <w:delText>(20)</w:delText>
        </w:r>
        <w:r w:rsidDel="00231585">
          <w:fldChar w:fldCharType="end"/>
        </w:r>
        <w:r w:rsidDel="00231585">
          <w:delText xml:space="preserve"> has been published. Together wi</w:delText>
        </w:r>
        <w:r w:rsidR="007F0F45" w:rsidDel="00231585">
          <w:delText>th these previous systems-based efforts</w:delText>
        </w:r>
        <w:r w:rsidDel="00231585">
          <w:delText xml:space="preserve">, </w:delText>
        </w:r>
        <w:r w:rsidR="007F0F45" w:rsidDel="00231585">
          <w:delText>a metabolic model would</w:delText>
        </w:r>
        <w:r w:rsidDel="00231585">
          <w:delText xml:space="preserve"> </w:delText>
        </w:r>
        <w:r w:rsidR="00AE21C1" w:rsidDel="00231585">
          <w:delText>complete</w:delText>
        </w:r>
        <w:r w:rsidR="007F0F45" w:rsidDel="00231585">
          <w:delText xml:space="preserve"> a</w:delText>
        </w:r>
        <w:r w:rsidDel="00231585">
          <w:delText xml:space="preserve"> </w:delText>
        </w:r>
        <w:r w:rsidR="003523DD" w:rsidDel="00231585">
          <w:delText>multifaceted</w:delText>
        </w:r>
        <w:r w:rsidDel="00231585">
          <w:delText xml:space="preserve"> approach to understanding </w:delText>
        </w:r>
        <w:r w:rsidR="00AE21C1" w:rsidDel="00231585">
          <w:delText>its</w:delText>
        </w:r>
        <w:r w:rsidDel="00231585">
          <w:delText xml:space="preserve"> unique biology as </w:delText>
        </w:r>
        <w:r w:rsidR="007F0F45" w:rsidDel="00231585">
          <w:delText>we could</w:delText>
        </w:r>
        <w:r w:rsidDel="00231585">
          <w:delText xml:space="preserve"> study selecte</w:delText>
        </w:r>
        <w:r w:rsidR="00A3475A" w:rsidDel="00231585">
          <w:delText>d pathways through biochemical or genetic approaches</w:delText>
        </w:r>
        <w:r w:rsidDel="00231585">
          <w:delText>.</w:delText>
        </w:r>
        <w:r w:rsidR="00A3475A" w:rsidDel="00231585">
          <w:delText xml:space="preserve"> </w:delText>
        </w:r>
      </w:del>
      <w:r w:rsidR="00DD75BA">
        <w:rPr>
          <w:i/>
        </w:rPr>
        <w:t>M. maripaludis</w:t>
      </w:r>
      <w:ins w:id="342" w:author="T L" w:date="2015-11-05T16:21:00Z">
        <w:r w:rsidR="00CB5F53">
          <w:t xml:space="preserve">; </w:t>
        </w:r>
      </w:ins>
      <w:del w:id="343" w:author="T L" w:date="2015-11-05T16:21:00Z">
        <w:r w:rsidR="00DD75BA" w:rsidDel="00CB5F53">
          <w:rPr>
            <w:i/>
          </w:rPr>
          <w:delText xml:space="preserve"> </w:delText>
        </w:r>
        <w:r w:rsidR="00DD75BA" w:rsidDel="00CB5F53">
          <w:delText xml:space="preserve">has already been metabolically reconstructed </w:delText>
        </w:r>
      </w:del>
      <w:r w:rsidR="00DD75BA">
        <w:t xml:space="preserve">as part of a mutualistic community model with </w:t>
      </w:r>
      <w:r w:rsidR="00DD75BA">
        <w:rPr>
          <w:i/>
        </w:rPr>
        <w:t xml:space="preserve">D. vulgaris </w:t>
      </w:r>
      <w:r w:rsidR="00DD75BA">
        <w:rPr>
          <w:i/>
        </w:rPr>
        <w:fldChar w:fldCharType="begin"/>
      </w:r>
      <w:r w:rsidR="00AE21C1">
        <w:rPr>
          <w:i/>
        </w:rPr>
        <w:instrText xml:space="preserve"> ADDIN ZOTERO_ITEM CSL_CITATION {"citationID":"1af40venu5","properties":{"formattedCitation":"(21)","plainCitation":"(21)"},"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AE21C1" w:rsidRPr="00AE21C1">
        <w:rPr>
          <w:rFonts w:cs="Times New Roman"/>
        </w:rPr>
        <w:t>(21)</w:t>
      </w:r>
      <w:r w:rsidR="00DD75BA">
        <w:rPr>
          <w:i/>
        </w:rPr>
        <w:fldChar w:fldCharType="end"/>
      </w:r>
      <w:r w:rsidR="00E76580">
        <w:rPr>
          <w:i/>
        </w:rPr>
        <w:t xml:space="preserve"> </w:t>
      </w:r>
      <w:del w:id="344" w:author="T L" w:date="2015-11-05T16:21:00Z">
        <w:r w:rsidR="00E76580" w:rsidDel="00CB5F53">
          <w:delText>and</w:delText>
        </w:r>
      </w:del>
      <w:ins w:id="345" w:author="T L" w:date="2015-11-05T22:32:00Z">
        <w:r w:rsidR="00BA12DD">
          <w:t xml:space="preserve">and under </w:t>
        </w:r>
      </w:ins>
      <w:ins w:id="346" w:author="T L" w:date="2015-11-05T22:33:00Z">
        <w:r w:rsidR="00BA12DD">
          <w:t>axenic</w:t>
        </w:r>
      </w:ins>
      <w:ins w:id="347" w:author="T L" w:date="2015-11-05T22:32:00Z">
        <w:r w:rsidR="00BA12DD">
          <w:t xml:space="preserve"> conditions</w:t>
        </w:r>
      </w:ins>
      <w:del w:id="348" w:author="T L" w:date="2015-11-05T16:21:00Z">
        <w:r w:rsidR="00E76580" w:rsidDel="00CB5F53">
          <w:delText xml:space="preserve"> </w:delText>
        </w:r>
      </w:del>
      <w:ins w:id="349" w:author="T L" w:date="2015-11-05T16:21:00Z">
        <w:r w:rsidR="00CB5F53">
          <w:t xml:space="preserve"> </w:t>
        </w:r>
      </w:ins>
      <w:del w:id="350" w:author="T L" w:date="2015-11-05T22:31:00Z">
        <w:r w:rsidR="00E76580" w:rsidDel="00BA12DD">
          <w:delText>as an isolate</w:delText>
        </w:r>
      </w:del>
      <w:del w:id="351" w:author="T L" w:date="2015-11-05T22:32:00Z">
        <w:r w:rsidR="00E76580" w:rsidDel="00BA12DD">
          <w:delText xml:space="preserve"> </w:delText>
        </w:r>
      </w:del>
      <w:r w:rsidR="00586344">
        <w:fldChar w:fldCharType="begin"/>
      </w:r>
      <w:r w:rsidR="00AE21C1">
        <w:instrText xml:space="preserve"> ADDIN ZOTERO_ITEM CSL_CITATION {"citationID":"45r95c3f8","properties":{"formattedCitation":"(22)","plainCitation":"(22)"},"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AE21C1" w:rsidRPr="00AE21C1">
        <w:rPr>
          <w:rFonts w:cs="Times New Roman"/>
        </w:rPr>
        <w:t>(22)</w:t>
      </w:r>
      <w:r w:rsidR="00586344">
        <w:fldChar w:fldCharType="end"/>
      </w:r>
      <w:r w:rsidR="00586344">
        <w:t xml:space="preserve">. </w:t>
      </w:r>
      <w:r w:rsidR="00E76580">
        <w:t xml:space="preserve">In the former case, the model of </w:t>
      </w:r>
      <w:r w:rsidR="00E76580">
        <w:rPr>
          <w:i/>
        </w:rPr>
        <w:lastRenderedPageBreak/>
        <w:t xml:space="preserve">M. maripaludis </w:t>
      </w:r>
      <w:r w:rsidR="00E76580">
        <w:t xml:space="preserve">represented only core metabolism and was used primarily to investigate interactions between the two different species rather than probe the depths of </w:t>
      </w:r>
      <w:del w:id="352" w:author="T L" w:date="2015-11-05T16:21:00Z">
        <w:r w:rsidR="00E76580" w:rsidDel="009C1745">
          <w:delText xml:space="preserve">one </w:delText>
        </w:r>
      </w:del>
      <w:ins w:id="353" w:author="T L" w:date="2015-11-05T16:21:00Z">
        <w:r w:rsidR="009C1745">
          <w:t xml:space="preserve">the </w:t>
        </w:r>
      </w:ins>
      <w:r w:rsidR="00E76580">
        <w:t xml:space="preserve">organism’s metabolism </w:t>
      </w:r>
      <w:r w:rsidR="00E76580">
        <w:fldChar w:fldCharType="begin"/>
      </w:r>
      <w:r w:rsidR="00AE21C1">
        <w:instrText xml:space="preserve"> ADDIN ZOTERO_ITEM CSL_CITATION {"citationID":"1dltmdo1v","properties":{"formattedCitation":"(21)","plainCitation":"(21)"},"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AE21C1" w:rsidRPr="00AE21C1">
        <w:rPr>
          <w:rFonts w:cs="Times New Roman"/>
        </w:rPr>
        <w:t>(21)</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AE21C1">
        <w:instrText xml:space="preserve"> ADDIN ZOTERO_ITEM CSL_CITATION {"citationID":"1sdk81auok","properties":{"formattedCitation":"(22)","plainCitation":"(22)"},"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AE21C1" w:rsidRPr="00AE21C1">
        <w:rPr>
          <w:rFonts w:cs="Times New Roman"/>
        </w:rPr>
        <w:t>(22)</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t xml:space="preserve"> </w:t>
      </w:r>
    </w:p>
    <w:p w14:paraId="6DF817C7" w14:textId="69D18E5E" w:rsidR="00C31A11" w:rsidDel="00231585" w:rsidRDefault="007F0F45" w:rsidP="00B042B4">
      <w:pPr>
        <w:spacing w:line="480" w:lineRule="auto"/>
        <w:rPr>
          <w:del w:id="354" w:author="T L" w:date="2015-10-15T14:20:00Z"/>
        </w:rPr>
      </w:pPr>
      <w:del w:id="355" w:author="T L" w:date="2015-11-05T16:22:00Z">
        <w:r w:rsidDel="009C1745">
          <w:delText>Here we present</w:delText>
        </w:r>
      </w:del>
      <w:ins w:id="356" w:author="T L" w:date="2015-11-05T16:22:00Z">
        <w:r w:rsidR="009C1745">
          <w:t>In our model</w:t>
        </w:r>
        <w:proofErr w:type="gramStart"/>
        <w:r w:rsidR="009C1745">
          <w:t xml:space="preserve">, </w:t>
        </w:r>
      </w:ins>
      <w:r>
        <w:t xml:space="preserve"> iMR544</w:t>
      </w:r>
      <w:proofErr w:type="gramEnd"/>
      <w:r>
        <w:t xml:space="preserve">, </w:t>
      </w:r>
      <w:del w:id="357" w:author="T L" w:date="2015-11-05T16:22:00Z">
        <w:r w:rsidDel="009C1745">
          <w:delText xml:space="preserve">an </w:delText>
        </w:r>
      </w:del>
      <w:del w:id="358" w:author="T L" w:date="2015-11-05T14:09:00Z">
        <w:r w:rsidDel="00AD1E85">
          <w:delText xml:space="preserve">updated </w:delText>
        </w:r>
      </w:del>
      <w:del w:id="359" w:author="T L" w:date="2015-11-05T16:22:00Z">
        <w:r w:rsidDel="009C1745">
          <w:delText xml:space="preserve">genome scale metabolic reconstruction of </w:delText>
        </w:r>
        <w:r w:rsidDel="009C1745">
          <w:rPr>
            <w:i/>
          </w:rPr>
          <w:delText>M. maripaludis</w:delText>
        </w:r>
      </w:del>
      <w:ins w:id="360" w:author="T L" w:date="2015-11-05T16:22:00Z">
        <w:r w:rsidR="009C1745">
          <w:t xml:space="preserve">we made </w:t>
        </w:r>
      </w:ins>
      <w:ins w:id="361" w:author="T L" w:date="2015-11-05T18:22:00Z">
        <w:r w:rsidR="00F819FC">
          <w:t>important</w:t>
        </w:r>
      </w:ins>
      <w:ins w:id="362" w:author="T L" w:date="2015-11-05T16:22:00Z">
        <w:r w:rsidR="009C1745">
          <w:t xml:space="preserve"> refinements by updating various pathways</w:t>
        </w:r>
      </w:ins>
      <w:r>
        <w:rPr>
          <w:i/>
        </w:rPr>
        <w:t xml:space="preserve"> </w:t>
      </w:r>
      <w:r>
        <w:t xml:space="preserve">based on </w:t>
      </w:r>
      <w:ins w:id="363" w:author="T L" w:date="2015-11-05T16:23:00Z">
        <w:r w:rsidR="009C1745">
          <w:t xml:space="preserve">recent </w:t>
        </w:r>
      </w:ins>
      <w:del w:id="364" w:author="T L" w:date="2015-11-05T16:23:00Z">
        <w:r w:rsidDel="009C1745">
          <w:delText xml:space="preserve">biochemical </w:delText>
        </w:r>
      </w:del>
      <w:r>
        <w:t>literature</w:t>
      </w:r>
      <w:r>
        <w:rPr>
          <w:i/>
        </w:rPr>
        <w:t>.</w:t>
      </w:r>
      <w:ins w:id="365" w:author="T L" w:date="2015-11-05T16:25:00Z">
        <w:r w:rsidR="009C1745">
          <w:t xml:space="preserve"> </w:t>
        </w:r>
      </w:ins>
      <w:ins w:id="366" w:author="T L" w:date="2015-11-05T18:22:00Z">
        <w:r w:rsidR="00F819FC">
          <w:t xml:space="preserve">The most critical was </w:t>
        </w:r>
      </w:ins>
      <w:ins w:id="367" w:author="T L" w:date="2015-11-05T16:25:00Z">
        <w:r w:rsidR="00F819FC">
          <w:t>the</w:t>
        </w:r>
        <w:r w:rsidR="009C1745">
          <w:t xml:space="preserve"> </w:t>
        </w:r>
      </w:ins>
      <w:ins w:id="368" w:author="T L" w:date="2015-11-05T18:19:00Z">
        <w:r w:rsidR="00F819FC">
          <w:t>critical electron bifurcation step</w:t>
        </w:r>
      </w:ins>
      <w:ins w:id="369" w:author="T L" w:date="2015-11-05T16:25:00Z">
        <w:r w:rsidR="009C1745">
          <w:t xml:space="preserve"> that has been </w:t>
        </w:r>
      </w:ins>
      <w:ins w:id="370" w:author="T L" w:date="2015-11-05T18:19:00Z">
        <w:r w:rsidR="00F819FC">
          <w:t>described above</w:t>
        </w:r>
      </w:ins>
      <w:ins w:id="371" w:author="T L" w:date="2015-11-05T18:22:00Z">
        <w:r w:rsidR="00F819FC">
          <w:t xml:space="preserve"> as it</w:t>
        </w:r>
      </w:ins>
      <w:ins w:id="372" w:author="T L" w:date="2015-11-05T16:25:00Z">
        <w:r w:rsidR="009C1745" w:rsidRPr="009C1745">
          <w:t xml:space="preserve"> </w:t>
        </w:r>
      </w:ins>
      <w:ins w:id="373" w:author="T L" w:date="2015-11-05T18:22:00Z">
        <w:r w:rsidR="00F819FC">
          <w:t>e</w:t>
        </w:r>
      </w:ins>
      <w:del w:id="374" w:author="T L" w:date="2015-11-05T16:25:00Z">
        <w:r w:rsidRPr="002607EE" w:rsidDel="009C1745">
          <w:delText xml:space="preserve"> </w:delText>
        </w:r>
      </w:del>
      <w:del w:id="375" w:author="T L" w:date="2015-10-15T14:18:00Z">
        <w:r w:rsidRPr="009C1745" w:rsidDel="00231585">
          <w:delText xml:space="preserve">With </w:delText>
        </w:r>
      </w:del>
      <w:del w:id="376" w:author="T L" w:date="2015-11-05T14:10:00Z">
        <w:r w:rsidRPr="009C1745" w:rsidDel="00494656">
          <w:delText>iMR544, we</w:delText>
        </w:r>
        <w:r w:rsidR="00CA15A3" w:rsidRPr="009C1745" w:rsidDel="00494656">
          <w:delText xml:space="preserve"> have </w:delText>
        </w:r>
      </w:del>
      <w:del w:id="377" w:author="T L" w:date="2015-10-15T14:19:00Z">
        <w:r w:rsidR="00CA15A3" w:rsidRPr="009C1745" w:rsidDel="00231585">
          <w:delText xml:space="preserve">sought to </w:delText>
        </w:r>
        <w:r w:rsidRPr="009C1745" w:rsidDel="00231585">
          <w:delText>accurately represent</w:delText>
        </w:r>
        <w:r w:rsidR="00CA15A3" w:rsidRPr="009C1745" w:rsidDel="00231585">
          <w:delText xml:space="preserve"> the </w:delText>
        </w:r>
        <w:r w:rsidR="00CB4BA9" w:rsidRPr="009C1745" w:rsidDel="00231585">
          <w:delText>crucial Wolfe cycle</w:delText>
        </w:r>
        <w:r w:rsidRPr="009C1745" w:rsidDel="00231585">
          <w:delText xml:space="preserve">, particularly </w:delText>
        </w:r>
        <w:r w:rsidR="00E90ACA" w:rsidRPr="009C1745" w:rsidDel="00231585">
          <w:delText>the electron bifurcation step</w:delText>
        </w:r>
        <w:r w:rsidRPr="009C1745" w:rsidDel="00231585">
          <w:delText>,</w:delText>
        </w:r>
        <w:r w:rsidR="00E90ACA" w:rsidRPr="009C1745" w:rsidDel="00231585">
          <w:delText xml:space="preserve"> </w:delText>
        </w:r>
      </w:del>
      <w:del w:id="378" w:author="T L" w:date="2015-11-05T16:27:00Z">
        <w:r w:rsidR="00E90ACA" w:rsidRPr="009C1745" w:rsidDel="009C1745">
          <w:delText>in our metabolic</w:delText>
        </w:r>
        <w:r w:rsidR="00B042B4" w:rsidRPr="009C1745" w:rsidDel="009C1745">
          <w:delText xml:space="preserve"> reconstruction</w:delText>
        </w:r>
        <w:r w:rsidRPr="009C1745" w:rsidDel="009C1745">
          <w:delText xml:space="preserve"> </w:delText>
        </w:r>
      </w:del>
      <w:del w:id="379" w:author="T L" w:date="2015-10-15T14:28:00Z">
        <w:r w:rsidRPr="009C1745" w:rsidDel="00FD7D2E">
          <w:delText xml:space="preserve">to </w:delText>
        </w:r>
      </w:del>
      <w:del w:id="380" w:author="T L" w:date="2015-10-15T14:19:00Z">
        <w:r w:rsidDel="00231585">
          <w:delText>help</w:delText>
        </w:r>
        <w:r w:rsidR="00E90ACA" w:rsidDel="00231585">
          <w:delText xml:space="preserve"> </w:delText>
        </w:r>
      </w:del>
      <w:del w:id="381" w:author="T L" w:date="2015-11-05T18:22:00Z">
        <w:r w:rsidR="00E90ACA" w:rsidDel="00F819FC">
          <w:delText>e</w:delText>
        </w:r>
      </w:del>
      <w:r w:rsidR="00E90ACA">
        <w:t>xplain</w:t>
      </w:r>
      <w:ins w:id="382" w:author="T L" w:date="2015-10-15T14:29:00Z">
        <w:r w:rsidR="00FD7D2E">
          <w:t>s</w:t>
        </w:r>
      </w:ins>
      <w:r w:rsidR="00E90ACA">
        <w:t xml:space="preserve"> the ability for this organism to grow despite the lack of </w:t>
      </w:r>
      <w:ins w:id="383" w:author="T L" w:date="2015-11-05T18:23:00Z">
        <w:r w:rsidR="00A24003">
          <w:t xml:space="preserve">additional </w:t>
        </w:r>
      </w:ins>
      <w:r w:rsidR="00E90ACA">
        <w:t>membrane related energy coupling sites</w:t>
      </w:r>
      <w:ins w:id="384" w:author="T L" w:date="2015-11-05T18:20:00Z">
        <w:r w:rsidR="00F819FC">
          <w:t xml:space="preserve"> (ref)</w:t>
        </w:r>
      </w:ins>
      <w:r>
        <w:t>.</w:t>
      </w:r>
      <w:r w:rsidR="00F27938">
        <w:t xml:space="preserve"> </w:t>
      </w:r>
      <w:del w:id="385" w:author="T L" w:date="2015-11-05T18:23:00Z">
        <w:r w:rsidR="00F27938" w:rsidDel="004B6D79">
          <w:delText xml:space="preserve">Other </w:delText>
        </w:r>
      </w:del>
      <w:del w:id="386" w:author="T L" w:date="2015-11-05T14:10:00Z">
        <w:r w:rsidR="00F27938" w:rsidDel="00494656">
          <w:delText xml:space="preserve">improvements </w:delText>
        </w:r>
      </w:del>
      <w:del w:id="387" w:author="T L" w:date="2015-11-05T18:23:00Z">
        <w:r w:rsidR="00F27938" w:rsidDel="004B6D79">
          <w:delText>include eliminating</w:delText>
        </w:r>
      </w:del>
      <w:ins w:id="388" w:author="T L" w:date="2015-11-05T18:23:00Z">
        <w:r w:rsidR="004B6D79">
          <w:t>This also includes eliminating</w:t>
        </w:r>
      </w:ins>
      <w:r w:rsidR="00F27938">
        <w:t xml:space="preserve"> methanophenazine utilization</w:t>
      </w:r>
      <w:ins w:id="389" w:author="T L" w:date="2015-11-05T18:24:00Z">
        <w:r w:rsidR="004B6D79">
          <w:t xml:space="preserve"> and synthesis which is part of the membrane bound </w:t>
        </w:r>
      </w:ins>
      <w:ins w:id="390" w:author="T L" w:date="2015-11-05T22:33:00Z">
        <w:r w:rsidR="007E1FB5">
          <w:t xml:space="preserve">electron transport </w:t>
        </w:r>
      </w:ins>
      <w:ins w:id="391" w:author="T L" w:date="2015-11-05T18:24:00Z">
        <w:r w:rsidR="004B6D79">
          <w:t xml:space="preserve">system of the methylotrophic methanogens and absent </w:t>
        </w:r>
      </w:ins>
      <w:del w:id="392" w:author="T L" w:date="2015-11-05T18:24:00Z">
        <w:r w:rsidR="00F27938" w:rsidDel="004B6D79">
          <w:delText xml:space="preserve">, which is known not to occur </w:delText>
        </w:r>
      </w:del>
      <w:r w:rsidR="00F27938">
        <w:t xml:space="preserve">in hydrogenotrophic methanogens </w:t>
      </w:r>
      <w:r w:rsidR="00F27938">
        <w:fldChar w:fldCharType="begin"/>
      </w:r>
      <w:r w:rsidR="00E1148F">
        <w:instrText xml:space="preserve"> ADDIN ZOTERO_ITEM CSL_CITATION {"citationID":"1a0pt8kc57","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E1148F" w:rsidRPr="00E1148F">
        <w:rPr>
          <w:rFonts w:cs="Times New Roman"/>
        </w:rPr>
        <w:t>(4)</w:t>
      </w:r>
      <w:r w:rsidR="00F27938">
        <w:fldChar w:fldCharType="end"/>
      </w:r>
      <w:ins w:id="393" w:author="T L" w:date="2015-11-05T18:25:00Z">
        <w:r w:rsidR="004B6D79">
          <w:t xml:space="preserve">.  Additional changes include </w:t>
        </w:r>
      </w:ins>
      <w:del w:id="394" w:author="T L" w:date="2015-11-05T18:25:00Z">
        <w:r w:rsidR="00F27938" w:rsidDel="004B6D79">
          <w:delText xml:space="preserve">, </w:delText>
        </w:r>
      </w:del>
      <w:del w:id="395" w:author="T L" w:date="2015-10-15T14:29:00Z">
        <w:r w:rsidDel="00FD7D2E">
          <w:delText xml:space="preserve">correctly </w:delText>
        </w:r>
      </w:del>
      <w:ins w:id="396" w:author="T L" w:date="2015-10-15T14:29:00Z">
        <w:r w:rsidR="00FD7D2E">
          <w:t xml:space="preserve">a corrected </w:t>
        </w:r>
      </w:ins>
      <w:r>
        <w:t xml:space="preserve">sulfur assimilation </w:t>
      </w:r>
      <w:ins w:id="397" w:author="T L" w:date="2015-10-15T14:30:00Z">
        <w:r w:rsidR="00FD7D2E">
          <w:t xml:space="preserve">pathway </w:t>
        </w:r>
      </w:ins>
      <w:del w:id="398" w:author="T L" w:date="2015-10-15T14:30:00Z">
        <w:r w:rsidDel="00FD7D2E">
          <w:delText xml:space="preserve">by </w:delText>
        </w:r>
        <w:r w:rsidR="00F27938" w:rsidDel="00FD7D2E">
          <w:delText>replacing sulfate with sulfide</w:delText>
        </w:r>
        <w:r w:rsidR="0008303F" w:rsidDel="00FD7D2E">
          <w:delText xml:space="preserve"> </w:delText>
        </w:r>
      </w:del>
      <w:r w:rsidR="0008303F">
        <w:fldChar w:fldCharType="begin"/>
      </w:r>
      <w:r w:rsidR="00AE21C1">
        <w:instrText xml:space="preserve"> ADDIN ZOTERO_ITEM CSL_CITATION {"citationID":"1h3qdse1eh","properties":{"formattedCitation":"(23)","plainCitation":"(23)"},"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AE21C1" w:rsidRPr="00AE21C1">
        <w:rPr>
          <w:rFonts w:cs="Times New Roman"/>
        </w:rPr>
        <w:t>(23)</w:t>
      </w:r>
      <w:r w:rsidR="0008303F">
        <w:fldChar w:fldCharType="end"/>
      </w:r>
      <w:r w:rsidR="00166CBF">
        <w:t xml:space="preserve">, and </w:t>
      </w:r>
      <w:del w:id="399" w:author="T L" w:date="2015-11-05T22:34:00Z">
        <w:r w:rsidR="00166CBF" w:rsidDel="007E1FB5">
          <w:delText xml:space="preserve">adding </w:delText>
        </w:r>
      </w:del>
      <w:proofErr w:type="spellStart"/>
      <w:ins w:id="400" w:author="T L" w:date="2015-11-05T22:34:00Z">
        <w:r w:rsidR="007E1FB5">
          <w:t>and</w:t>
        </w:r>
        <w:proofErr w:type="spellEnd"/>
        <w:r w:rsidR="007E1FB5">
          <w:t xml:space="preserve"> the addition of </w:t>
        </w:r>
      </w:ins>
      <w:ins w:id="401" w:author="T L" w:date="2015-10-15T14:30:00Z">
        <w:r w:rsidR="00FD7D2E">
          <w:t xml:space="preserve">various </w:t>
        </w:r>
      </w:ins>
      <w:r w:rsidR="00166CBF">
        <w:t xml:space="preserve">biosynthesis pathways for all of the unique coenzymes involved in methanogenesis </w:t>
      </w:r>
      <w:r w:rsidR="00166CBF">
        <w:fldChar w:fldCharType="begin"/>
      </w:r>
      <w:r w:rsidR="00AE21C1">
        <w:instrText xml:space="preserve"> ADDIN ZOTERO_ITEM CSL_CITATION {"citationID":"27j6dj3qma","properties":{"formattedCitation":"(24)","plainCitation":"(24)"},"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AE21C1" w:rsidRPr="00AE21C1">
        <w:rPr>
          <w:rFonts w:cs="Times New Roman"/>
        </w:rPr>
        <w:t>(24)</w:t>
      </w:r>
      <w:r w:rsidR="00166CBF">
        <w:fldChar w:fldCharType="end"/>
      </w:r>
      <w:r w:rsidR="00166CBF">
        <w:t xml:space="preserve">. </w:t>
      </w:r>
      <w:r w:rsidR="00037BDF">
        <w:t xml:space="preserve">We </w:t>
      </w:r>
      <w:ins w:id="402" w:author="T L" w:date="2015-10-15T14:30:00Z">
        <w:r w:rsidR="00FD7D2E">
          <w:t xml:space="preserve">also </w:t>
        </w:r>
      </w:ins>
      <w:r w:rsidR="00037BDF">
        <w:t>increased genome coverage and homology by employing likelihood-based gap</w:t>
      </w:r>
      <w:r w:rsidR="00BB4897">
        <w:t xml:space="preserve"> </w:t>
      </w:r>
      <w:r w:rsidR="00037BDF">
        <w:t xml:space="preserve">filling, a technique that fills reaction gaps based on probability rather than on parsimony </w:t>
      </w:r>
      <w:r w:rsidR="00037BDF">
        <w:fldChar w:fldCharType="begin"/>
      </w:r>
      <w:r w:rsidR="00AE21C1">
        <w:instrText xml:space="preserve"> ADDIN ZOTERO_ITEM CSL_CITATION {"citationID":"25fukdkllf","properties":{"formattedCitation":"(25)","plainCitation":"(25)"},"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AE21C1" w:rsidRPr="00AE21C1">
        <w:rPr>
          <w:rFonts w:cs="Times New Roman"/>
        </w:rPr>
        <w:t>(25)</w:t>
      </w:r>
      <w:r w:rsidR="00037BDF">
        <w:fldChar w:fldCharType="end"/>
      </w:r>
      <w:r w:rsidR="00037BDF">
        <w:t xml:space="preserve">. </w:t>
      </w:r>
      <w:r w:rsidR="00B042B4">
        <w:t>Our reconstruction is the first manually-curated genome scale reconstruction to emplo</w:t>
      </w:r>
      <w:r>
        <w:t>y likelihood based gap filling.</w:t>
      </w:r>
      <w:r w:rsidR="00FA60EB">
        <w:t xml:space="preserve"> </w:t>
      </w:r>
    </w:p>
    <w:p w14:paraId="4BFAB246" w14:textId="1DE21466" w:rsidR="00414739" w:rsidRPr="0077549E" w:rsidRDefault="00FA60EB" w:rsidP="00B042B4">
      <w:pPr>
        <w:spacing w:line="480" w:lineRule="auto"/>
      </w:pPr>
      <w:r>
        <w:t xml:space="preserve">Furthermore, we expanded the scope of our reconstruction beyond stoichiometry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lastRenderedPageBreak/>
        <w:fldChar w:fldCharType="begin"/>
      </w:r>
      <w:r w:rsidR="00AE21C1">
        <w:instrText xml:space="preserve"> ADDIN ZOTERO_ITEM CSL_CITATION {"citationID":"3ufgh9csi","properties":{"formattedCitation":"(26)","plainCitation":"(26)"},"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AE21C1" w:rsidRPr="00AE21C1">
        <w:rPr>
          <w:rFonts w:cs="Times New Roman"/>
        </w:rPr>
        <w:t>(26)</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AE21C1">
        <w:instrText xml:space="preserve"> ADDIN ZOTERO_ITEM CSL_CITATION {"citationID":"bifkhgkpm","properties":{"formattedCitation":"(27, 28)","plainCitation":"(27, 28)"},"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AE21C1" w:rsidRPr="00AE21C1">
        <w:rPr>
          <w:rFonts w:cs="Times New Roman"/>
        </w:rPr>
        <w:t>(27, 28)</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7F0F45">
        <w:t>iMR544</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6B9617D2" w14:textId="77777777" w:rsidR="00C00B12" w:rsidRDefault="00C00B12" w:rsidP="00C00B12">
      <w:pPr>
        <w:pStyle w:val="Heading1"/>
      </w:pPr>
      <w:r>
        <w:t>Methods</w:t>
      </w:r>
    </w:p>
    <w:p w14:paraId="781CBECF" w14:textId="3D16F7E6" w:rsidR="00467AD6" w:rsidRDefault="00467AD6" w:rsidP="00467AD6">
      <w:pPr>
        <w:pStyle w:val="Heading2"/>
      </w:pPr>
      <w:r>
        <w:t>Genome Scale Reconstruction</w:t>
      </w:r>
      <w:r w:rsidR="00875625">
        <w:t xml:space="preserve"> Procedure</w:t>
      </w:r>
    </w:p>
    <w:p w14:paraId="718A59CC" w14:textId="552457B8"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AE21C1">
        <w:instrText xml:space="preserve"> ADDIN ZOTERO_ITEM CSL_CITATION {"citationID":"s5ikv23n5","properties":{"formattedCitation":"(29)","plainCitation":"(29)"},"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AE21C1" w:rsidRPr="00AE21C1">
        <w:rPr>
          <w:rFonts w:cs="Times New Roman"/>
        </w:rPr>
        <w:t>(29)</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AE21C1">
        <w:instrText xml:space="preserve"> ADDIN ZOTERO_ITEM CSL_CITATION {"citationID":"1p04ht0slc","properties":{"formattedCitation":"{\\rtf (30\\uc0\\u8211{}32)}","plainCitation":"(30–32)"},"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AE21C1" w:rsidRPr="00AE21C1">
        <w:rPr>
          <w:rFonts w:cs="Times New Roman"/>
          <w:szCs w:val="24"/>
        </w:rPr>
        <w:t>(30–32)</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AE21C1">
        <w:instrText xml:space="preserve"> ADDIN ZOTERO_ITEM CSL_CITATION {"citationID":"fi08jgict","properties":{"formattedCitation":"(32)","plainCitation":"(32)"},"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AE21C1" w:rsidRPr="00AE21C1">
        <w:rPr>
          <w:rFonts w:cs="Times New Roman"/>
        </w:rPr>
        <w:t>(32)</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w:t>
      </w:r>
      <w:commentRangeStart w:id="403"/>
      <w:r w:rsidR="004862FB">
        <w:t xml:space="preserve">(method currently not available through </w:t>
      </w:r>
      <w:proofErr w:type="spellStart"/>
      <w:r w:rsidR="004862FB">
        <w:t>Kbase</w:t>
      </w:r>
      <w:proofErr w:type="spellEnd"/>
      <w:r w:rsidR="004862FB">
        <w:t xml:space="preserve"> Narrative Interface).</w:t>
      </w:r>
      <w:commentRangeEnd w:id="403"/>
      <w:r w:rsidR="00AE21C1">
        <w:rPr>
          <w:rStyle w:val="CommentReference"/>
          <w:rFonts w:asciiTheme="minorHAnsi" w:hAnsiTheme="minorHAnsi"/>
        </w:rPr>
        <w:commentReference w:id="403"/>
      </w:r>
      <w:r w:rsidR="004862FB">
        <w:t xml:space="preserv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converted to a </w:t>
      </w:r>
      <w:r w:rsidR="009E7673">
        <w:t>simulatable</w:t>
      </w:r>
      <w:r w:rsidR="004862FB">
        <w:t xml:space="preserve"> model. </w:t>
      </w:r>
      <w:r w:rsidR="00E856C5">
        <w:t xml:space="preserve"> </w:t>
      </w:r>
    </w:p>
    <w:p w14:paraId="49B556ED" w14:textId="223550C2"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w:t>
      </w:r>
      <w:r>
        <w:lastRenderedPageBreak/>
        <w:t xml:space="preserve">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unique reaction identifiers and names, then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xml:space="preserve">. Exchange reactions used for introducing metabolites to the extracellular compartment were standardized in “EX_{metabolite ID}_e0” format. Comprehensive information on the reactions, metabolites, and genes in our reconstruction can be found in Supplementary Materials. </w:t>
      </w:r>
      <w:r w:rsidR="00650EC2">
        <w:t xml:space="preserve"> </w:t>
      </w:r>
    </w:p>
    <w:p w14:paraId="4CD49EDC" w14:textId="0BEE8407" w:rsidR="00467AD6" w:rsidRDefault="00955999" w:rsidP="00467AD6">
      <w:pPr>
        <w:pStyle w:val="Heading2"/>
      </w:pPr>
      <w:r>
        <w:t>Model</w:t>
      </w:r>
      <w:r w:rsidR="00467AD6">
        <w:t xml:space="preserve"> Simulations</w:t>
      </w:r>
      <w:r w:rsidR="00875625">
        <w:t xml:space="preserve"> with Flux Balance Analysis</w:t>
      </w:r>
    </w:p>
    <w:p w14:paraId="79246ECA" w14:textId="32A04F24" w:rsidR="004913FB" w:rsidRDefault="007032A7" w:rsidP="007A2129">
      <w:pPr>
        <w:spacing w:line="480" w:lineRule="auto"/>
      </w:pPr>
      <w:r>
        <w:t>To make rigorous quantitative</w:t>
      </w:r>
      <w:r w:rsidR="00650EC2">
        <w:t xml:space="preserve"> growth</w:t>
      </w:r>
      <w:r>
        <w:t xml:space="preserve"> predictions</w:t>
      </w:r>
      <w:r w:rsidR="00650EC2">
        <w:t xml:space="preserve">, </w:t>
      </w:r>
      <w:r>
        <w:t>a genome scale metabolic reconstruction must be converted to a simulatabl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converted to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30598CCA" w14:textId="77777777" w:rsidTr="004913FB">
        <w:trPr>
          <w:jc w:val="center"/>
        </w:trPr>
        <w:tc>
          <w:tcPr>
            <w:tcW w:w="5760" w:type="dxa"/>
            <w:vAlign w:val="center"/>
          </w:tcPr>
          <w:p w14:paraId="7D8D5F86" w14:textId="07D321B9" w:rsidR="004913FB" w:rsidRDefault="004913FB" w:rsidP="004913FB">
            <w:pPr>
              <w:spacing w:line="480" w:lineRule="auto"/>
              <w:jc w:val="center"/>
            </w:pPr>
            <m:oMathPara>
              <m:oMath>
                <m:r>
                  <w:rPr>
                    <w:rFonts w:ascii="Cambria Math" w:hAnsi="Cambria Math"/>
                  </w:rPr>
                  <m:t>Sv=b</m:t>
                </m:r>
              </m:oMath>
            </m:oMathPara>
          </w:p>
        </w:tc>
        <w:tc>
          <w:tcPr>
            <w:tcW w:w="1638" w:type="dxa"/>
            <w:vAlign w:val="center"/>
          </w:tcPr>
          <w:p w14:paraId="3396842D" w14:textId="380CC8E8" w:rsidR="004913FB" w:rsidRDefault="00737FF9" w:rsidP="004913FB">
            <w:pPr>
              <w:spacing w:line="480" w:lineRule="auto"/>
              <w:jc w:val="center"/>
            </w:pPr>
            <w:r>
              <w:t>[</w:t>
            </w:r>
            <w:r w:rsidR="004913FB">
              <w:t>1</w:t>
            </w:r>
            <w:r>
              <w:t>]</w:t>
            </w:r>
          </w:p>
        </w:tc>
      </w:tr>
    </w:tbl>
    <w:p w14:paraId="13C0F76E" w14:textId="2DB76EE5" w:rsidR="004913FB" w:rsidRDefault="004913FB" w:rsidP="007A2129">
      <w:pPr>
        <w:spacing w:line="480" w:lineRule="auto"/>
      </w:pPr>
      <w:r>
        <w:t>In flux balance analysis (FBA), we further simplify this differential system by assuming our organism is in steady state growth, thus b=0 and the system is linear</w:t>
      </w:r>
      <w:r w:rsidR="009C70DD">
        <w:t xml:space="preserve"> </w:t>
      </w:r>
      <w:r w:rsidR="009E7673">
        <w:fldChar w:fldCharType="begin"/>
      </w:r>
      <w:r w:rsidR="00AE21C1">
        <w:instrText xml:space="preserve"> ADDIN ZOTERO_ITEM CSL_CITATION {"citationID":"2d9n7esulj","properties":{"formattedCitation":"(33)","plainCitation":"(33)"},"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AE21C1" w:rsidRPr="00AE21C1">
        <w:rPr>
          <w:rFonts w:cs="Times New Roman"/>
        </w:rPr>
        <w:t>(33)</w:t>
      </w:r>
      <w:r w:rsidR="009E7673">
        <w:fldChar w:fldCharType="end"/>
      </w:r>
      <w:r>
        <w:t xml:space="preserve">. This </w:t>
      </w:r>
      <w:r w:rsidR="009C70DD">
        <w:t>assumption</w:t>
      </w:r>
      <w:r>
        <w:t xml:space="preserve"> </w:t>
      </w:r>
      <w:r>
        <w:lastRenderedPageBreak/>
        <w:t>bounds our model system to a large solution space that can further be constrained by applying upper and lower bounds to each reaction flux:</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5EF0E039" w14:textId="77777777" w:rsidTr="004913FB">
        <w:trPr>
          <w:jc w:val="center"/>
        </w:trPr>
        <w:tc>
          <w:tcPr>
            <w:tcW w:w="5760" w:type="dxa"/>
            <w:vAlign w:val="center"/>
          </w:tcPr>
          <w:p w14:paraId="38D9B2EF" w14:textId="5149DC68" w:rsidR="004913FB" w:rsidRDefault="00EF4588" w:rsidP="004913FB">
            <w:pPr>
              <w:spacing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vAlign w:val="center"/>
          </w:tcPr>
          <w:p w14:paraId="12B25844" w14:textId="0E38B8D4" w:rsidR="004913FB" w:rsidRDefault="00737FF9" w:rsidP="004913FB">
            <w:pPr>
              <w:spacing w:line="480" w:lineRule="auto"/>
              <w:jc w:val="center"/>
            </w:pPr>
            <w:r>
              <w:t>[2]</w:t>
            </w:r>
          </w:p>
        </w:tc>
      </w:tr>
    </w:tbl>
    <w:p w14:paraId="1E9C8A37" w14:textId="655E7AC7"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AE21C1">
        <w:instrText xml:space="preserve"> ADDIN ZOTERO_ITEM CSL_CITATION {"citationID":"22fl0p9qes","properties":{"formattedCitation":"(34)","plainCitation":"(34)"},"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AE21C1" w:rsidRPr="00AE21C1">
        <w:rPr>
          <w:rFonts w:cs="Times New Roman"/>
        </w:rPr>
        <w:t>(34)</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AE21C1">
        <w:instrText xml:space="preserve"> ADDIN ZOTERO_ITEM CSL_CITATION {"citationID":"1bn2iq8r9d","properties":{"formattedCitation":"(35)","plainCitation":"(35)"},"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AE21C1" w:rsidRPr="00AE21C1">
        <w:rPr>
          <w:rFonts w:cs="Times New Roman"/>
        </w:rPr>
        <w:t>(35)</w:t>
      </w:r>
      <w:r w:rsidR="00643EEA">
        <w:fldChar w:fldCharType="end"/>
      </w:r>
      <w:r w:rsidR="00650EC2">
        <w:t xml:space="preserve"> in </w:t>
      </w:r>
      <w:r w:rsidR="00643EEA">
        <w:t>MATLAB [7.14.0.739] (The MathWorks Inc., Natick, MA)</w:t>
      </w:r>
      <w:r w:rsidR="00650EC2">
        <w:t>.</w:t>
      </w:r>
      <w:r w:rsidR="00467AD6">
        <w:t xml:space="preserve"> </w:t>
      </w:r>
    </w:p>
    <w:p w14:paraId="13DF49D2" w14:textId="435E711D" w:rsidR="00467AD6" w:rsidRDefault="00D057B6" w:rsidP="007A2129">
      <w:pPr>
        <w:spacing w:line="480" w:lineRule="auto"/>
      </w:pPr>
      <w:r>
        <w:t xml:space="preserve">To encourage model transparency </w:t>
      </w:r>
      <w:r>
        <w:fldChar w:fldCharType="begin"/>
      </w:r>
      <w:r w:rsidR="00AE21C1">
        <w:instrText xml:space="preserve"> ADDIN ZOTERO_ITEM CSL_CITATION {"citationID":"1h957cjtvu","properties":{"formattedCitation":"(36)","plainCitation":"(36)"},"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AE21C1" w:rsidRPr="00AE21C1">
        <w:rPr>
          <w:rFonts w:cs="Times New Roman"/>
        </w:rPr>
        <w:t>(36)</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see Supplementary Materials)</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AE21C1">
        <w:instrText xml:space="preserve"> ADDIN ZOTERO_ITEM CSL_CITATION {"citationID":"r4kr1jhdr","properties":{"formattedCitation":"(37)","plainCitation":"(37)"},"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AE21C1" w:rsidRPr="00AE21C1">
        <w:rPr>
          <w:rFonts w:cs="Times New Roman"/>
        </w:rPr>
        <w:t>(37)</w:t>
      </w:r>
      <w:r w:rsidR="00C61E65">
        <w:fldChar w:fldCharType="end"/>
      </w:r>
      <w:r w:rsidR="00C61E65">
        <w:t xml:space="preserve"> to draw flux maps that show the direction and magnitude of fluxes in a given FBA solution.  A limited number of our functions are included here in their current versions</w:t>
      </w:r>
      <w:r w:rsidR="00C91990">
        <w:t xml:space="preserve"> (see Supplementary Materials) with </w:t>
      </w:r>
      <w:r w:rsidR="00C61E65">
        <w:t xml:space="preserve">the full </w:t>
      </w:r>
      <w:r w:rsidR="00C91990">
        <w:t>up-to-date set of tools</w:t>
      </w:r>
      <w:r w:rsidR="00C61E65">
        <w:t xml:space="preserve"> available on </w:t>
      </w:r>
      <w:proofErr w:type="spellStart"/>
      <w:r w:rsidR="00C61E65">
        <w:t>Github</w:t>
      </w:r>
      <w:proofErr w:type="spellEnd"/>
      <w:r w:rsidR="00C61E65">
        <w:t xml:space="preserve"> (</w:t>
      </w:r>
      <w:r w:rsidR="00C61E65" w:rsidRPr="005B2988">
        <w:t>https://github.com/marichards/methanococcus</w:t>
      </w:r>
      <w:r w:rsidR="00C61E65">
        <w:t>)</w:t>
      </w:r>
      <w:r w:rsidR="00C91990">
        <w:t>.</w:t>
      </w:r>
    </w:p>
    <w:p w14:paraId="29A4D9D0" w14:textId="77777777" w:rsidR="00467AD6" w:rsidRDefault="00467AD6" w:rsidP="00467AD6">
      <w:pPr>
        <w:pStyle w:val="Heading2"/>
      </w:pPr>
      <w:r>
        <w:t>Gene Knockout Phenotype Simulations</w:t>
      </w:r>
    </w:p>
    <w:p w14:paraId="3444B6D0" w14:textId="2151A3E3" w:rsidR="00467AD6" w:rsidRDefault="00464C5C" w:rsidP="007A2129">
      <w:pPr>
        <w:spacing w:line="480" w:lineRule="auto"/>
      </w:pPr>
      <w:r>
        <w:t xml:space="preserve">Because a model is based around the stoichiometry of reactions contained in the S-matrix, knocking out a gene is akin to knocking out all reactions that depend on the gene. Thus, </w:t>
      </w:r>
      <w:r>
        <w:lastRenderedPageBreak/>
        <w:t>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 xml:space="preserve">(see Supplementary Materials),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AE21C1">
        <w:instrText xml:space="preserve"> ADDIN ZOTERO_ITEM CSL_CITATION {"citationID":"23arsu02dt","properties":{"formattedCitation":"(35)","plainCitation":"(35)"},"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AE21C1" w:rsidRPr="00AE21C1">
        <w:rPr>
          <w:rFonts w:cs="Times New Roman"/>
        </w:rPr>
        <w:t>(35)</w:t>
      </w:r>
      <w:r w:rsidR="004B6EF9">
        <w:fldChar w:fldCharType="end"/>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AE21C1">
        <w:instrText xml:space="preserve"> ADDIN ZOTERO_ITEM CSL_CITATION {"citationID":"5q8b5tpu8","properties":{"formattedCitation":"{\\rtf (38\\uc0\\u8211{}43)}","plainCitation":"(38–43)"},"citationItems":[{"id":358,"uris":["http://zotero.org/users/2565720/items/7SS9Q56S"],"uri":["http://zotero.org/users/2565720/items/7SS9Q56S"],"itemData":{"id":358,"type":"article-journal","title":"Disruption of the Operon Encoding Ehb Hydrogenase Limits Anabolic CO2 Assimilation in the Archaeon Methanococcus maripaludis","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Methanococcus maripaludis","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AE21C1" w:rsidRPr="00AE21C1">
        <w:rPr>
          <w:rFonts w:cs="Times New Roman"/>
          <w:szCs w:val="24"/>
        </w:rPr>
        <w:t>(38–43)</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7AD6">
        <w:fldChar w:fldCharType="begin"/>
      </w:r>
      <w:r w:rsidR="00AE21C1">
        <w:instrText xml:space="preserve"> ADDIN ZOTERO_ITEM CSL_CITATION {"citationID":"2l8nkmudm4","properties":{"formattedCitation":"(44)","plainCitation":"(44)"},"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AE21C1" w:rsidRPr="00AE21C1">
        <w:rPr>
          <w:rFonts w:cs="Times New Roman"/>
        </w:rPr>
        <w:t>(44)</w:t>
      </w:r>
      <w:r w:rsidR="00467AD6">
        <w:fldChar w:fldCharType="end"/>
      </w:r>
      <w:r w:rsidR="00A86F5B">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A86F5B" w14:paraId="3F398A8D" w14:textId="77777777" w:rsidTr="00A86F5B">
        <w:trPr>
          <w:jc w:val="center"/>
        </w:trPr>
        <w:tc>
          <w:tcPr>
            <w:tcW w:w="5760" w:type="dxa"/>
            <w:vAlign w:val="center"/>
          </w:tcPr>
          <w:p w14:paraId="2A2902F7" w14:textId="7C58732D" w:rsidR="00A86F5B" w:rsidRDefault="00A86F5B" w:rsidP="00A86F5B">
            <w:pPr>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vAlign w:val="bottom"/>
          </w:tcPr>
          <w:p w14:paraId="026386DD" w14:textId="77500246" w:rsidR="00A86F5B" w:rsidRDefault="00737FF9" w:rsidP="00737FF9">
            <w:pPr>
              <w:spacing w:line="480" w:lineRule="auto"/>
              <w:jc w:val="center"/>
            </w:pPr>
            <w:r>
              <w:t>[</w:t>
            </w:r>
            <w:r w:rsidR="00A86F5B">
              <w:t>3</w:t>
            </w:r>
            <w:r>
              <w:t>]</w:t>
            </w:r>
          </w:p>
        </w:tc>
      </w:tr>
    </w:tbl>
    <w:p w14:paraId="637FA1E5" w14:textId="77777777" w:rsidR="00A86F5B" w:rsidRDefault="00A86F5B" w:rsidP="007A2129">
      <w:pPr>
        <w:spacing w:line="480" w:lineRule="auto"/>
      </w:pPr>
    </w:p>
    <w:p w14:paraId="0E5498AF" w14:textId="77777777" w:rsidR="00467AD6" w:rsidRDefault="00467AD6" w:rsidP="00467AD6">
      <w:pPr>
        <w:pStyle w:val="Heading2"/>
      </w:pPr>
      <w:r>
        <w:t xml:space="preserve">Thermodynamic </w:t>
      </w:r>
      <w:r w:rsidR="00643EEA">
        <w:t>Calculations</w:t>
      </w:r>
    </w:p>
    <w:p w14:paraId="56300E09" w14:textId="068C376C"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w:t>
      </w:r>
      <w:r>
        <w:rPr>
          <w:rFonts w:cs="Times New Roman"/>
        </w:rPr>
        <w:t>º</w:t>
      </w:r>
      <w:r>
        <w:t>C, 1 bar, pH=7, ionic strength = 0.1 M)</w:t>
      </w:r>
      <w:r w:rsidR="00643EEA">
        <w:t xml:space="preserve"> from the Equilibrator database </w:t>
      </w:r>
      <w:r w:rsidR="00643EEA">
        <w:fldChar w:fldCharType="begin"/>
      </w:r>
      <w:r w:rsidR="00AE21C1">
        <w:instrText xml:space="preserve"> ADDIN ZOTERO_ITEM CSL_CITATION {"citationID":"1qrgs5kigv","properties":{"formattedCitation":"(45)","plainCitation":"(45)"},"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AE21C1" w:rsidRPr="00AE21C1">
        <w:rPr>
          <w:rFonts w:cs="Times New Roman"/>
        </w:rPr>
        <w:t>(45)</w:t>
      </w:r>
      <w:r w:rsidR="00643EEA">
        <w:fldChar w:fldCharType="end"/>
      </w:r>
      <w:r w:rsidR="00650EC2">
        <w:t xml:space="preserve"> to all exchanges </w:t>
      </w:r>
      <w:r w:rsidR="00643EEA">
        <w:t>reactions</w:t>
      </w:r>
      <w:r w:rsidR="00650EC2">
        <w:t xml:space="preserve"> </w:t>
      </w:r>
      <w:r w:rsidR="00643EEA">
        <w:t xml:space="preserve">for </w:t>
      </w:r>
      <w:r w:rsidR="00650EC2">
        <w:t xml:space="preserve">which these values could be calculated via </w:t>
      </w:r>
      <w:r w:rsidR="00643EEA">
        <w:t xml:space="preserve">the </w:t>
      </w:r>
      <w:r w:rsidR="00650EC2">
        <w:t>group contributi</w:t>
      </w:r>
      <w:r w:rsidR="007A2129">
        <w:t xml:space="preserve">on </w:t>
      </w:r>
      <w:r w:rsidR="00643EEA">
        <w:t xml:space="preserve">method </w:t>
      </w:r>
      <w:r w:rsidR="00643EEA">
        <w:fldChar w:fldCharType="begin"/>
      </w:r>
      <w:r w:rsidR="00AE21C1">
        <w:instrText xml:space="preserve"> ADDIN ZOTERO_ITEM CSL_CITATION {"citationID":"2deksjdola","properties":{"formattedCitation":"(46)","plainCitation":"(46)"},"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AE21C1" w:rsidRPr="00AE21C1">
        <w:rPr>
          <w:rFonts w:cs="Times New Roman"/>
        </w:rPr>
        <w:t>(46)</w:t>
      </w:r>
      <w:r w:rsidR="00643EEA">
        <w:fldChar w:fldCharType="end"/>
      </w:r>
      <w:r w:rsidR="00650EC2">
        <w:t xml:space="preserve">. </w:t>
      </w:r>
      <w:r>
        <w:t>To incorporate these values into our reconstruction, w</w:t>
      </w:r>
      <w:r w:rsidR="0021112D">
        <w:t>e expanded the standard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xml:space="preserve">” code (see Supplementary Materials) that </w:t>
      </w:r>
      <w:r w:rsidR="001A5358">
        <w:t>is built around running</w:t>
      </w:r>
      <w:r>
        <w:t xml:space="preserve"> the “</w:t>
      </w:r>
      <w:proofErr w:type="spellStart"/>
      <w:r>
        <w:t>optimizeCbModel.m</w:t>
      </w:r>
      <w:proofErr w:type="spellEnd"/>
      <w:r>
        <w:t xml:space="preserve">” code in the COBRA Toolbox 2.0 </w:t>
      </w:r>
      <w:r>
        <w:fldChar w:fldCharType="begin"/>
      </w:r>
      <w:r w:rsidR="00AE21C1">
        <w:instrText xml:space="preserve"> ADDIN ZOTERO_ITEM CSL_CITATION {"citationID":"25t4h6jo3r","properties":{"formattedCitation":"(35)","plainCitation":"(35)"},"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AE21C1" w:rsidRPr="00AE21C1">
        <w:rPr>
          <w:rFonts w:cs="Times New Roman"/>
        </w:rPr>
        <w:t>(35)</w:t>
      </w:r>
      <w:r>
        <w:fldChar w:fldCharType="end"/>
      </w:r>
      <w:r>
        <w:t xml:space="preserve">. </w:t>
      </w:r>
      <w:r w:rsidR="00266387">
        <w:t xml:space="preserve">Our code accepts effective concentrations (mM) for specified exchange metabolites, assumes standard concentrations of 1 mM for the remaining metabolites, and uses these values to </w:t>
      </w:r>
      <w:r w:rsidR="00266387">
        <w:lastRenderedPageBreak/>
        <w:t xml:space="preserve">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00972B3C" w14:textId="7E2392EB" w:rsidR="00266387" w:rsidRPr="00266387" w:rsidRDefault="00EF4588"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40837F0A" w14:textId="1288D386" w:rsidR="00266387" w:rsidRDefault="00266387" w:rsidP="007A2129">
      <w:pPr>
        <w:spacing w:line="480" w:lineRule="auto"/>
        <w:rPr>
          <w:rFonts w:eastAsiaTheme="minorEastAsia"/>
        </w:rPr>
      </w:pPr>
      <w:r>
        <w:rPr>
          <w:rFonts w:eastAsiaTheme="minorEastAsia"/>
        </w:rPr>
        <w:t>We alter these exchanges such that production of a metabolite “creates” free energy equivalent to the metabolite’s free energy of formation:</w:t>
      </w:r>
    </w:p>
    <w:p w14:paraId="0EEC1907" w14:textId="2C4861B6" w:rsidR="00266387" w:rsidRPr="00266387" w:rsidRDefault="00EF4588"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5646F56B" w14:textId="7856F1BC" w:rsidR="00266387" w:rsidRDefault="00266387" w:rsidP="007A2129">
      <w:pPr>
        <w:spacing w:line="480" w:lineRule="auto"/>
        <w:rPr>
          <w:rFonts w:cs="Times New Roman"/>
        </w:rPr>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rPr>
          <w:rFonts w:cs="Times New Roman"/>
        </w:rPr>
        <w:t>is the stoichiometric coefficient of a new metabolite “</w:t>
      </w:r>
      <w:proofErr w:type="spellStart"/>
      <w:r>
        <w:rPr>
          <w:rFonts w:cs="Times New Roman"/>
        </w:rPr>
        <w:t>dG</w:t>
      </w:r>
      <w:proofErr w:type="spellEnd"/>
      <w:r>
        <w:rPr>
          <w:rFonts w:cs="Times New Roman"/>
        </w:rPr>
        <w:t xml:space="preserve">” that is used to sum model free energy. Because exchange reactions are model constructs that </w:t>
      </w:r>
      <w:r w:rsidR="001A5358">
        <w:rPr>
          <w:rFonts w:cs="Times New Roman"/>
        </w:rPr>
        <w:t>satisfy mass balance by</w:t>
      </w:r>
      <w:r>
        <w:rPr>
          <w:rFonts w:cs="Times New Roman"/>
        </w:rPr>
        <w:t xml:space="preserve"> necessarily </w:t>
      </w:r>
      <w:r w:rsidR="0077549E">
        <w:rPr>
          <w:rFonts w:cs="Times New Roman"/>
        </w:rPr>
        <w:t>enter</w:t>
      </w:r>
      <w:r w:rsidR="001A5358">
        <w:rPr>
          <w:rFonts w:cs="Times New Roman"/>
        </w:rPr>
        <w:t>ing</w:t>
      </w:r>
      <w:r w:rsidR="0077549E">
        <w:rPr>
          <w:rFonts w:cs="Times New Roman"/>
        </w:rPr>
        <w:t xml:space="preserve"> or exit</w:t>
      </w:r>
      <w:r w:rsidR="001A5358">
        <w:rPr>
          <w:rFonts w:cs="Times New Roman"/>
        </w:rPr>
        <w:t>ing</w:t>
      </w:r>
      <w:r w:rsidR="0077549E">
        <w:rPr>
          <w:rFonts w:cs="Times New Roman"/>
        </w:rPr>
        <w:t xml:space="preserve"> the model without </w:t>
      </w:r>
      <w:r w:rsidR="001A5358">
        <w:rPr>
          <w:rFonts w:cs="Times New Roman"/>
        </w:rPr>
        <w:t>creating</w:t>
      </w:r>
      <w:r w:rsidR="0077549E">
        <w:rPr>
          <w:rFonts w:cs="Times New Roman"/>
        </w:rPr>
        <w:t xml:space="preserve"> new metabolites, adding free energies to the model creates an imbalance that we must correct. We restore model balance by allowing “</w:t>
      </w:r>
      <w:proofErr w:type="spellStart"/>
      <w:r w:rsidR="0077549E">
        <w:rPr>
          <w:rFonts w:cs="Times New Roman"/>
        </w:rPr>
        <w:t>dG</w:t>
      </w:r>
      <w:proofErr w:type="spellEnd"/>
      <w:r w:rsidR="0077549E">
        <w:rPr>
          <w:rFonts w:cs="Times New Roman"/>
        </w:rPr>
        <w:t>” to exit the model via its own exchange reaction:</w:t>
      </w:r>
    </w:p>
    <w:p w14:paraId="290D4FA2" w14:textId="41CAB160" w:rsidR="0077549E" w:rsidRPr="0077549E" w:rsidRDefault="0077549E" w:rsidP="007A2129">
      <w:pPr>
        <w:spacing w:line="480" w:lineRule="auto"/>
        <w:rPr>
          <w:rFonts w:eastAsiaTheme="minorEastAsia"/>
        </w:rPr>
      </w:pPr>
      <m:oMathPara>
        <m:oMath>
          <m:r>
            <w:rPr>
              <w:rFonts w:ascii="Cambria Math" w:hAnsi="Cambria Math"/>
            </w:rPr>
            <m:t>dG⇌</m:t>
          </m:r>
        </m:oMath>
      </m:oMathPara>
    </w:p>
    <w:p w14:paraId="66299F5D" w14:textId="6AA0B985" w:rsidR="0077549E" w:rsidRDefault="0077549E" w:rsidP="007A2129">
      <w:pPr>
        <w:spacing w:line="480" w:lineRule="auto"/>
      </w:pPr>
      <w:r>
        <w:rPr>
          <w:rFonts w:eastAsiaTheme="minorEastAsia"/>
        </w:rPr>
        <w:t>Measuring the total</w:t>
      </w:r>
      <w:r w:rsidR="001A5358">
        <w:rPr>
          <w:rFonts w:eastAsiaTheme="minorEastAsia"/>
        </w:rPr>
        <w:t xml:space="preserve"> flux of the exchange reaction </w:t>
      </w:r>
      <w:r>
        <w:rPr>
          <w:rFonts w:eastAsiaTheme="minorEastAsia"/>
        </w:rPr>
        <w:t xml:space="preserve">gives us an estimation of total free energy being generated in an FBA solution on a per cell mass basis. We have incorporated this thermodynamic calculation into all of our available model simulations (see Supplementary Materials); thus by default, we calculate </w:t>
      </w:r>
      <w:r w:rsidR="001056FA">
        <w:rPr>
          <w:rFonts w:eastAsiaTheme="minorEastAsia"/>
        </w:rPr>
        <w:t xml:space="preserve">and print </w:t>
      </w:r>
      <w:r>
        <w:rPr>
          <w:rFonts w:eastAsiaTheme="minorEastAsia"/>
        </w:rPr>
        <w:t xml:space="preserve">overall model free energy in every flux distribution. </w:t>
      </w:r>
    </w:p>
    <w:p w14:paraId="5C5A7183" w14:textId="6DED0990" w:rsidR="00FB6A81" w:rsidRDefault="00E124F1" w:rsidP="00FB6A81">
      <w:pPr>
        <w:pStyle w:val="Heading2"/>
      </w:pPr>
      <w:commentRangeStart w:id="404"/>
      <w:r>
        <w:t xml:space="preserve">Experimental </w:t>
      </w:r>
      <w:r w:rsidR="00FB6A81">
        <w:t>Measurements</w:t>
      </w:r>
      <w:commentRangeEnd w:id="404"/>
      <w:r w:rsidR="001056FA">
        <w:rPr>
          <w:rStyle w:val="CommentReference"/>
          <w:rFonts w:asciiTheme="minorHAnsi" w:eastAsiaTheme="minorHAnsi" w:hAnsiTheme="minorHAnsi" w:cstheme="minorBidi"/>
          <w:b w:val="0"/>
          <w:bCs w:val="0"/>
          <w:color w:val="auto"/>
        </w:rPr>
        <w:commentReference w:id="404"/>
      </w:r>
    </w:p>
    <w:p w14:paraId="14C1A5CE" w14:textId="13177C68" w:rsidR="00650EC2" w:rsidRDefault="00E124F1" w:rsidP="007A2129">
      <w:pPr>
        <w:spacing w:line="480" w:lineRule="auto"/>
      </w:pPr>
      <w:r>
        <w:t xml:space="preserve">Wild type </w:t>
      </w:r>
      <w:r w:rsidR="00FB6A81">
        <w:rPr>
          <w:i/>
        </w:rPr>
        <w:t xml:space="preserve">M. maripaludis S2 </w:t>
      </w:r>
      <w:r w:rsidR="00FB6A81">
        <w:t xml:space="preserve">cells </w:t>
      </w:r>
      <w:r w:rsidR="001056FA">
        <w:t>were grown in a chemically defined medium</w:t>
      </w:r>
      <w:r w:rsidR="00FB6A81">
        <w:t xml:space="preserve"> (See Supplementary Materials) using a 1-L</w:t>
      </w:r>
      <w:r w:rsidR="00650EC2">
        <w:t xml:space="preserve"> chemostat</w:t>
      </w:r>
      <w:r w:rsidR="00FB6A81">
        <w:t xml:space="preserve"> under anaerobic conditions</w:t>
      </w:r>
      <w:r w:rsidR="001056FA">
        <w:t xml:space="preserve"> as described </w:t>
      </w:r>
      <w:r w:rsidR="001056FA">
        <w:lastRenderedPageBreak/>
        <w:t xml:space="preserve">previously </w:t>
      </w:r>
      <w:r w:rsidR="00DC05CC">
        <w:fldChar w:fldCharType="begin"/>
      </w:r>
      <w:r w:rsidR="00DC05CC">
        <w:instrText xml:space="preserve"> ADDIN ZOTERO_ITEM CSL_CITATION {"citationID":"1i23cacc4p","properties":{"formattedCitation":"(15)","plainCitation":"(15)"},"citationItems":[{"id":21,"uris":["http://zotero.org/users/2565720/items/DQ6NM29D"],"uri":["http://zotero.org/users/2565720/items/DQ6NM29D"],"itemData":{"id":21,"type":"article-journal","title":"Continuous culture of Methanococcus maripaludis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DC05CC" w:rsidRPr="00DC05CC">
        <w:rPr>
          <w:rFonts w:cs="Times New Roman"/>
        </w:rPr>
        <w:t>(15)</w:t>
      </w:r>
      <w:r w:rsidR="00DC05CC">
        <w:fldChar w:fldCharType="end"/>
      </w:r>
      <w:r w:rsidR="00FB6A81">
        <w:t xml:space="preserve">. </w:t>
      </w:r>
      <w:r w:rsidR="001A5358">
        <w:t>C</w:t>
      </w:r>
      <w:r w:rsidR="00650EC2">
        <w:t>hemostat</w:t>
      </w:r>
      <w:r w:rsidR="001A5358">
        <w:t>s were in steady state continuous</w:t>
      </w:r>
      <w:r w:rsidR="00FB6A81">
        <w:t xml:space="preserve"> mode</w:t>
      </w:r>
      <w:r w:rsidR="001A5358">
        <w:t xml:space="preserve"> were operated</w:t>
      </w:r>
      <w:r w:rsidR="00FB6A81">
        <w:t xml:space="preserve"> with gas flows of 110 L/h H</w:t>
      </w:r>
      <w:r w:rsidR="00FB6A81" w:rsidRPr="00FB6A81">
        <w:rPr>
          <w:vertAlign w:val="subscript"/>
        </w:rPr>
        <w:t>2</w:t>
      </w:r>
      <w:r w:rsidR="00FB6A81">
        <w:t>, 15 L/h CO</w:t>
      </w:r>
      <w:r w:rsidR="00FB6A81" w:rsidRPr="00FB6A81">
        <w:rPr>
          <w:vertAlign w:val="subscript"/>
        </w:rPr>
        <w:t>2</w:t>
      </w:r>
      <w:r w:rsidR="00FB6A81">
        <w:t>, 15 L/h N</w:t>
      </w:r>
      <w:r w:rsidR="00FB6A81" w:rsidRPr="00FB6A81">
        <w:rPr>
          <w:vertAlign w:val="subscript"/>
        </w:rPr>
        <w:t>2</w:t>
      </w:r>
      <w:r w:rsidR="00FB6A81">
        <w:t>, and 15 L/h H</w:t>
      </w:r>
      <w:r w:rsidR="00FB6A81" w:rsidRPr="00FB6A81">
        <w:rPr>
          <w:vertAlign w:val="subscript"/>
        </w:rPr>
        <w:t>2</w:t>
      </w:r>
      <w:r w:rsidR="00FB6A81">
        <w:t>S, with a dilution rate of 0.0833</w:t>
      </w:r>
      <w:r w:rsidR="00650EC2">
        <w:t xml:space="preserve"> h</w:t>
      </w:r>
      <w:r w:rsidR="00FB6A81" w:rsidRPr="00FB6A81">
        <w:rPr>
          <w:vertAlign w:val="superscript"/>
        </w:rPr>
        <w:t>-1</w:t>
      </w:r>
      <w:r w:rsidR="00650EC2">
        <w:t xml:space="preserve">. </w:t>
      </w:r>
    </w:p>
    <w:p w14:paraId="69419BD8" w14:textId="4EFC27FD"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optical density via a UV/Vis spectrophotometer {</w:t>
      </w:r>
      <w:r w:rsidRPr="00E124F1">
        <w:rPr>
          <w:highlight w:val="yellow"/>
        </w:rPr>
        <w:t>model number?</w:t>
      </w:r>
      <w:r>
        <w:t>}</w:t>
      </w:r>
      <w:r w:rsidR="004105BE">
        <w:t xml:space="preserve">. </w:t>
      </w:r>
      <w:r w:rsidR="006A723F">
        <w:t xml:space="preserve">Small ~5 mL aliquots of cells sampled directly from chemostat culture were measured for optical density to determine the overall chemostat optical density.  </w:t>
      </w:r>
      <w:r w:rsidR="004105BE">
        <w:t>5</w:t>
      </w:r>
      <w:r w:rsidR="00650EC2">
        <w:t xml:space="preserve">0 mL aliquots of cells in media were </w:t>
      </w:r>
      <w:r w:rsidR="006A723F">
        <w:t xml:space="preserve">then </w:t>
      </w:r>
      <w:r w:rsidR="004105BE">
        <w:t xml:space="preserve">sampled directly from chemostat culture into 50 mL Falcon tubes and </w:t>
      </w:r>
      <w:r w:rsidR="00650EC2">
        <w:t xml:space="preserve">filtered through 25 </w:t>
      </w:r>
      <w:proofErr w:type="spellStart"/>
      <w:r w:rsidR="00650EC2">
        <w:t>nM</w:t>
      </w:r>
      <w:proofErr w:type="spellEnd"/>
      <w:r w:rsidR="00650EC2">
        <w:t xml:space="preserve"> pore filters to remove all non-cellular components. </w:t>
      </w:r>
      <w:r w:rsidR="006A723F">
        <w:t>W</w:t>
      </w:r>
      <w:r w:rsidR="00650EC2">
        <w:t>et</w:t>
      </w:r>
      <w:r w:rsidR="001C5798">
        <w:t xml:space="preserve"> cells and their</w:t>
      </w:r>
      <w:r w:rsidR="00650EC2">
        <w:t xml:space="preserve"> filters were dried in a 50 degree oven and their weight was meas</w:t>
      </w:r>
      <w:r w:rsidR="001C5798">
        <w:t xml:space="preserve">ured daily until it stabilized to give </w:t>
      </w:r>
      <w:r w:rsidR="00DC2671">
        <w:t xml:space="preserve">the final dry cell weight. </w:t>
      </w:r>
    </w:p>
    <w:p w14:paraId="5C055897" w14:textId="29513FC5" w:rsidR="001D1107" w:rsidRPr="001D1107" w:rsidRDefault="00E124F1" w:rsidP="00E124F1">
      <w:pPr>
        <w:spacing w:line="480" w:lineRule="auto"/>
        <w:rPr>
          <w:rFonts w:eastAsiaTheme="minorEastAsia"/>
        </w:rPr>
      </w:pPr>
      <w:r>
        <w:t xml:space="preserve">As described by Thiele and </w:t>
      </w:r>
      <w:proofErr w:type="spellStart"/>
      <w:r>
        <w:t>Palsson</w:t>
      </w:r>
      <w:proofErr w:type="spellEnd"/>
      <w:r>
        <w:t xml:space="preserve">, the optimal way to obtain accurate ATP maintenance values is to plot </w:t>
      </w:r>
      <w:commentRangeStart w:id="405"/>
      <w:r>
        <w:t xml:space="preserve">ATP production versus growth data </w:t>
      </w:r>
      <w:commentRangeEnd w:id="405"/>
      <w:r w:rsidR="001A5358">
        <w:rPr>
          <w:rStyle w:val="CommentReference"/>
          <w:rFonts w:asciiTheme="minorHAnsi" w:hAnsiTheme="minorHAnsi"/>
        </w:rPr>
        <w:commentReference w:id="405"/>
      </w:r>
      <w:r>
        <w:t xml:space="preserve">from chemostat growth experiments </w:t>
      </w:r>
      <w:r>
        <w:fldChar w:fldCharType="begin"/>
      </w:r>
      <w:r w:rsidR="00AE21C1">
        <w:instrText xml:space="preserve"> ADDIN ZOTERO_ITEM CSL_CITATION {"citationID":"fk9tj3jkj","properties":{"formattedCitation":"(29)","plainCitation":"(29)"},"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AE21C1" w:rsidRPr="00AE21C1">
        <w:rPr>
          <w:rFonts w:cs="Times New Roman"/>
        </w:rPr>
        <w:t>(29)</w:t>
      </w:r>
      <w:r>
        <w:fldChar w:fldCharType="end"/>
      </w:r>
      <w:r>
        <w:t xml:space="preserve">. </w:t>
      </w:r>
      <w:r w:rsidR="001D1107">
        <w:t xml:space="preserve">In </w:t>
      </w:r>
      <w:r w:rsidR="001D1107">
        <w:rPr>
          <w:i/>
        </w:rPr>
        <w:t xml:space="preserve">M. maripaludis, </w:t>
      </w:r>
      <w:r w:rsidR="001D1107">
        <w:t xml:space="preserve">the ratio </w:t>
      </w:r>
      <w:r w:rsidR="004105BE">
        <w:t>of ATP to methane production can be closely approximated as</w:t>
      </w:r>
      <w:r w:rsidR="001D1107">
        <w:t xml:space="preserve"> </w:t>
      </w:r>
      <w:proofErr w:type="gramStart"/>
      <w:r w:rsidR="001D1107">
        <w:t xml:space="preserve">0.5 </w:t>
      </w:r>
      <w:proofErr w:type="gramEnd"/>
      <m:oMath>
        <m:f>
          <m:fPr>
            <m:ctrlPr>
              <w:rPr>
                <w:rFonts w:ascii="Cambria Math" w:hAnsi="Cambria Math"/>
                <w:i/>
              </w:rPr>
            </m:ctrlPr>
          </m:fPr>
          <m:num>
            <m:r>
              <w:rPr>
                <w:rFonts w:ascii="Cambria Math" w:hAnsi="Cambria Math"/>
              </w:rPr>
              <m:t>mol ATP</m:t>
            </m:r>
          </m:num>
          <m:den>
            <m:r>
              <w:rPr>
                <w:rFonts w:ascii="Cambria Math" w:hAnsi="Cambria Math"/>
              </w:rPr>
              <m:t>mol C</m:t>
            </m:r>
            <m:sSub>
              <m:sSubPr>
                <m:ctrlPr>
                  <w:rPr>
                    <w:rFonts w:ascii="Cambria Math" w:hAnsi="Cambria Math"/>
                    <w:i/>
                  </w:rPr>
                </m:ctrlPr>
              </m:sSubPr>
              <m:e>
                <m:r>
                  <w:rPr>
                    <w:rFonts w:ascii="Cambria Math" w:hAnsi="Cambria Math"/>
                  </w:rPr>
                  <m:t>H</m:t>
                </m:r>
              </m:e>
              <m:sub>
                <m:r>
                  <w:rPr>
                    <w:rFonts w:ascii="Cambria Math" w:hAnsi="Cambria Math"/>
                  </w:rPr>
                  <m:t>4</m:t>
                </m:r>
              </m:sub>
            </m:sSub>
          </m:den>
        </m:f>
      </m:oMath>
      <w:r w:rsidR="004105BE">
        <w:rPr>
          <w:rFonts w:eastAsiaTheme="minorEastAsia"/>
        </w:rPr>
        <w:t>, hence we constructed our plot by measuring methane production versus growth rate. Growth rates were monitored by measuring dry cell weight via optical density values. Gas from the chemostat headspace was collected directly into 5-mL serum vials after flushing with at least 500 mL of chemostat gas outflow. Methane production rates were quantitatively assessed using a {</w:t>
      </w:r>
      <w:r w:rsidR="004105BE" w:rsidRPr="00C7030E">
        <w:rPr>
          <w:rFonts w:eastAsiaTheme="minorEastAsia"/>
          <w:highlight w:val="yellow"/>
        </w:rPr>
        <w:t>model name/number?}</w:t>
      </w:r>
      <w:r w:rsidR="004105BE">
        <w:rPr>
          <w:rFonts w:eastAsiaTheme="minorEastAsia"/>
        </w:rPr>
        <w:t xml:space="preserve"> gas chromatograph to periodically measure methane concentration in coordination with cell growth rates. </w:t>
      </w:r>
      <w:r w:rsidR="00BC4B5C">
        <w:rPr>
          <w:rFonts w:eastAsiaTheme="minorEastAsia"/>
        </w:rPr>
        <w:t xml:space="preserve">The resulting plot can be found in Supplementary Materials. </w:t>
      </w:r>
    </w:p>
    <w:p w14:paraId="4F660661" w14:textId="77777777" w:rsidR="00414739" w:rsidRDefault="00414739" w:rsidP="00414739">
      <w:pPr>
        <w:pStyle w:val="Heading1"/>
      </w:pPr>
      <w:r>
        <w:lastRenderedPageBreak/>
        <w:t>Results</w:t>
      </w:r>
    </w:p>
    <w:p w14:paraId="2FAEAF83" w14:textId="4C61B2C6" w:rsidR="00920B05" w:rsidRPr="00920B05" w:rsidRDefault="009C1D8D" w:rsidP="00920B05">
      <w:pPr>
        <w:pStyle w:val="Heading2"/>
      </w:pPr>
      <w:r>
        <w:t xml:space="preserve">Reconstruction </w:t>
      </w:r>
      <w:r w:rsidR="00920B05">
        <w:t>Statistics</w:t>
      </w:r>
    </w:p>
    <w:p w14:paraId="180FA53C" w14:textId="0F2509E9" w:rsidR="00650EC2" w:rsidRDefault="00920B05" w:rsidP="004F28CF">
      <w:pPr>
        <w:spacing w:line="480" w:lineRule="auto"/>
      </w:pPr>
      <w:r>
        <w:t>The basic statistics for iMR544 are dis</w:t>
      </w:r>
      <w:r w:rsidR="009D69A7">
        <w:t xml:space="preserve">played in Table 1 compared to </w:t>
      </w:r>
      <w:r>
        <w:t>iMM518, the previously published</w:t>
      </w:r>
      <w:r w:rsidR="009D69A7">
        <w:t xml:space="preserve"> genome-scale metabolic</w:t>
      </w:r>
      <w:r>
        <w:t xml:space="preserve"> </w:t>
      </w:r>
      <w:r w:rsidR="009C1D8D">
        <w:t>reconstruction</w:t>
      </w:r>
      <w:r w:rsidR="003730CF">
        <w:t xml:space="preserve"> for </w:t>
      </w:r>
      <w:r w:rsidR="003730CF">
        <w:rPr>
          <w:i/>
        </w:rPr>
        <w:t>M. maripaludis</w:t>
      </w:r>
      <w:r>
        <w:t xml:space="preserve"> </w:t>
      </w:r>
      <w:r>
        <w:fldChar w:fldCharType="begin"/>
      </w:r>
      <w:r w:rsidR="00AE21C1">
        <w:instrText xml:space="preserve"> ADDIN ZOTERO_ITEM CSL_CITATION {"citationID":"memdrc53b","properties":{"formattedCitation":"(22)","plainCitation":"(22)"},"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fldChar w:fldCharType="separate"/>
      </w:r>
      <w:r w:rsidR="00AE21C1" w:rsidRPr="00AE21C1">
        <w:rPr>
          <w:rFonts w:cs="Times New Roman"/>
        </w:rPr>
        <w:t>(22)</w:t>
      </w:r>
      <w:r>
        <w:fldChar w:fldCharType="end"/>
      </w:r>
      <w:r>
        <w:t xml:space="preserve">. Although our </w:t>
      </w:r>
      <w:r w:rsidR="009C1D8D">
        <w:t>reconstruction</w:t>
      </w:r>
      <w:r>
        <w:t xml:space="preserve"> was generated independently of the iMM518 </w:t>
      </w:r>
      <w:r w:rsidR="009C1D8D">
        <w:t>reconstruction</w:t>
      </w:r>
      <w:r>
        <w:t xml:space="preserve">, many of the differences in models represent an expansion of </w:t>
      </w:r>
      <w:r w:rsidR="009C1D8D">
        <w:t>the reaction network</w:t>
      </w:r>
      <w:r>
        <w:t xml:space="preserve"> with regard to gene coverage and biochemistry. We slightly increased gene coverage by 26 genes, but because iMR544 was not built directly from the previous </w:t>
      </w:r>
      <w:r w:rsidR="009C1D8D">
        <w:t>reconstruction</w:t>
      </w:r>
      <w:r w:rsidR="00091F35">
        <w:t xml:space="preserve"> and shares only 434 of its</w:t>
      </w:r>
      <w:r>
        <w:t xml:space="preserve"> genes, we added 110 novel genes to our </w:t>
      </w:r>
      <w:r w:rsidR="009C1D8D">
        <w:t>reconstruction</w:t>
      </w:r>
      <w:r>
        <w:t xml:space="preserve"> and exclude</w:t>
      </w:r>
      <w:r w:rsidR="003730CF">
        <w:t>d</w:t>
      </w:r>
      <w:r>
        <w:t xml:space="preserve"> 84 genes for which we did not find sufficient literature evidence. </w:t>
      </w:r>
      <w:r w:rsidR="00091F35">
        <w:t xml:space="preserve">Despite a relatively modest increase in gene coverage, our </w:t>
      </w:r>
      <w:r w:rsidR="009C1D8D">
        <w:t>network</w:t>
      </w:r>
      <w:r w:rsidR="00091F35">
        <w:t xml:space="preserve"> contains over 100 more gene-associated reactions and, as a result, over 90% of the internal reactions in our </w:t>
      </w:r>
      <w:r w:rsidR="009C1D8D">
        <w:t>reconstruction</w:t>
      </w:r>
      <w:r w:rsidR="00091F35">
        <w:t xml:space="preserve"> are associated with at least one gene. We suspect that a major reason for our increase in gene-associated reactions was our use of likelihood based gap</w:t>
      </w:r>
      <w:r w:rsidR="00CD3E73">
        <w:t xml:space="preserve"> </w:t>
      </w:r>
      <w:r w:rsidR="00091F35">
        <w:t xml:space="preserve">filling, which resulted in the automated addition of 66 genes to our reconstruction before we began to curate it manually. Furthermore, we relied </w:t>
      </w:r>
      <w:r w:rsidR="003730CF">
        <w:t>primarily</w:t>
      </w:r>
      <w:r w:rsidR="00091F35">
        <w:t xml:space="preserve"> on biochemical knowledge from literature sources, particularly regarding recently-elucidated biosynthesis pathways that were not available in annotation databases. </w:t>
      </w:r>
      <w:r w:rsidR="009D69A7">
        <w:t xml:space="preserve">Combined, </w:t>
      </w:r>
      <w:r w:rsidR="009C1D8D">
        <w:t>our use of maximum likelihood gap</w:t>
      </w:r>
      <w:r w:rsidR="00CD3E73">
        <w:t xml:space="preserve"> </w:t>
      </w:r>
      <w:r w:rsidR="009C1D8D">
        <w:t xml:space="preserve">filling and reliance on published literature sources resulted in </w:t>
      </w:r>
      <w:r w:rsidR="00091F35">
        <w:t xml:space="preserve">more </w:t>
      </w:r>
      <w:r w:rsidR="009C1D8D">
        <w:t>consistent ties to gene homology</w:t>
      </w:r>
      <w:r w:rsidR="00091F35">
        <w:t xml:space="preserve">. </w:t>
      </w:r>
    </w:p>
    <w:p w14:paraId="2B42BB27" w14:textId="4381ACF4" w:rsidR="00650EC2" w:rsidRDefault="00650EC2" w:rsidP="007A2129">
      <w:pPr>
        <w:spacing w:line="480" w:lineRule="auto"/>
      </w:pPr>
      <w:r>
        <w:t xml:space="preserve">Notably, </w:t>
      </w:r>
      <w:r w:rsidR="004F28CF">
        <w:t xml:space="preserve">when compared to iMM518 </w:t>
      </w:r>
      <w:r>
        <w:t xml:space="preserve">our </w:t>
      </w:r>
      <w:r w:rsidR="009C1D8D">
        <w:t>reconstruction</w:t>
      </w:r>
      <w:r>
        <w:t xml:space="preserve"> has</w:t>
      </w:r>
      <w:r w:rsidR="009C1D8D">
        <w:t xml:space="preserve"> 75 more internal reactions and</w:t>
      </w:r>
      <w:r>
        <w:t xml:space="preserve"> </w:t>
      </w:r>
      <w:r w:rsidR="004F28CF">
        <w:t>over</w:t>
      </w:r>
      <w:r>
        <w:t xml:space="preserve"> 100 more</w:t>
      </w:r>
      <w:r w:rsidR="004F28CF">
        <w:t xml:space="preserve"> of both</w:t>
      </w:r>
      <w:r>
        <w:t xml:space="preserve"> internal metabolites and dead-end metabolites that cannot be synthesized or consumed. </w:t>
      </w:r>
      <w:r w:rsidR="009C1D8D">
        <w:t>Thus, although our reconstruction contains more metabolites and reactions, the size of the mathematical model generated by removing these dead ends is comparable to the previous model. T</w:t>
      </w:r>
      <w:r>
        <w:t xml:space="preserve">hese metabolites and their reactions </w:t>
      </w:r>
      <w:r w:rsidR="009C1D8D">
        <w:t>may</w:t>
      </w:r>
      <w:r>
        <w:t xml:space="preserve"> not</w:t>
      </w:r>
      <w:r w:rsidR="009C1D8D">
        <w:t xml:space="preserve"> be</w:t>
      </w:r>
      <w:r>
        <w:t xml:space="preserve"> part of our </w:t>
      </w:r>
      <w:r w:rsidR="003730CF">
        <w:t>simulatable</w:t>
      </w:r>
      <w:r>
        <w:t xml:space="preserve"> model, </w:t>
      </w:r>
      <w:r w:rsidR="009C1D8D">
        <w:t xml:space="preserve">but </w:t>
      </w:r>
      <w:r>
        <w:t xml:space="preserve">we </w:t>
      </w:r>
      <w:r>
        <w:lastRenderedPageBreak/>
        <w:t>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t xml:space="preserve">. Thus, we have evidence that each of </w:t>
      </w:r>
      <w:r w:rsidR="009C1D8D">
        <w:t>these reactions and the involved</w:t>
      </w:r>
      <w:r>
        <w:t xml:space="preserve"> metabolites should be involved in metabolism, but we have not yet elucidated </w:t>
      </w:r>
      <w:r w:rsidR="009C1D8D">
        <w:t>full</w:t>
      </w:r>
      <w:r>
        <w:t xml:space="preserve"> synthesis or consumption pathways. They represent excellent candidates for further exploration of </w:t>
      </w:r>
      <w:r w:rsidRPr="009C1D8D">
        <w:rPr>
          <w:i/>
        </w:rPr>
        <w:t>M</w:t>
      </w:r>
      <w:r w:rsidR="009C1D8D">
        <w:rPr>
          <w:i/>
        </w:rPr>
        <w:t>. maripaludis</w:t>
      </w:r>
      <w:r>
        <w:t xml:space="preserve"> metabolism, particularly as this </w:t>
      </w:r>
      <w:r w:rsidR="009C1D8D">
        <w:t>reconstruction</w:t>
      </w:r>
      <w:r>
        <w:t xml:space="preserve"> is updated and expanded in the future. </w:t>
      </w:r>
    </w:p>
    <w:p w14:paraId="0116A5B6" w14:textId="6195AE7D" w:rsidR="00516D83" w:rsidRDefault="00AD0EFB" w:rsidP="007A2129">
      <w:pPr>
        <w:spacing w:line="480" w:lineRule="auto"/>
      </w:pPr>
      <w:r>
        <w:t xml:space="preserve">Conversely, our reconstruction contains 85 internal reactions that lack genes, many of which were added during the automated gap filling phase but some of which were added manually. All of our reactions are annotated with subsystems, allowing us to assess where each reaction, including those without genes, fits into metabolism. Figure 1 shows a breakdown of these reactions lacking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encompassed by “Vitamin and Cofactor Synthesis” that were all added to fill biosynthesis gaps but have no supporting literature evidence. In total, of the 85 reactions lacking genes 46 (54%) are gap</w:t>
      </w:r>
      <w:r w:rsidR="00CD3E73">
        <w:t xml:space="preserve"> </w:t>
      </w:r>
      <w:r w:rsidR="00516D83">
        <w:t xml:space="preserve">filling reactions and the remaining 39 (46%) are classified as “hypothetical”, with no known genes currently but with literature evidence pointing to their inclusion in the reconstruction. We expect that as </w:t>
      </w:r>
      <w:r w:rsidR="003730CF">
        <w:t xml:space="preserve">experimental research groups uncover more </w:t>
      </w:r>
      <w:r w:rsidR="00516D83">
        <w:t>biochemical</w:t>
      </w:r>
      <w:r w:rsidR="003730CF">
        <w:t xml:space="preserve"> phenomena, </w:t>
      </w:r>
      <w:r w:rsidR="00516D83">
        <w:t xml:space="preserve">many reactions in this latter group will become gene-associated </w:t>
      </w:r>
      <w:r w:rsidR="00516D83">
        <w:lastRenderedPageBreak/>
        <w:t>whereas the gap</w:t>
      </w:r>
      <w:r w:rsidR="00CD3E73">
        <w:t xml:space="preserve"> </w:t>
      </w:r>
      <w:r w:rsidR="00516D83">
        <w:t xml:space="preserve">filling reactions, much like dead end reactions and metabolites, point us toward areas of metabolism that are poorly understood in our organism and require more in depth investigation. </w:t>
      </w:r>
    </w:p>
    <w:p w14:paraId="0960276C" w14:textId="5A527E83" w:rsidR="004F28CF" w:rsidRDefault="003730CF" w:rsidP="007A2129">
      <w:pPr>
        <w:spacing w:line="480" w:lineRule="auto"/>
      </w:pPr>
      <w:r>
        <w:t>Our</w:t>
      </w:r>
      <w:r w:rsidR="00516D83">
        <w:t xml:space="preserve"> use of likelihood based gap filling not only directs us toward unknown portions of metabolism, but also </w:t>
      </w:r>
      <w:r w:rsidR="009253F0">
        <w:t>let</w:t>
      </w:r>
      <w:r w:rsidR="00516D83">
        <w:t>s</w:t>
      </w:r>
      <w:r w:rsidR="009C1D8D">
        <w:t xml:space="preserve"> us</w:t>
      </w:r>
      <w:r w:rsidR="009253F0">
        <w:t xml:space="preserve"> assign likelihood scores for</w:t>
      </w:r>
      <w:r w:rsidR="009C1D8D">
        <w:t xml:space="preserve"> many of the reactions in</w:t>
      </w:r>
      <w:r>
        <w:t xml:space="preserve"> the reconstruction. These confidence scores quantify the probability of a given reaction being part of the metabolic reconstruction on a scale of 0-1 and</w:t>
      </w:r>
      <w:r w:rsidR="004F28CF">
        <w:t xml:space="preserve"> provide a novel metric of evaluating our confidence in the </w:t>
      </w:r>
      <w:r>
        <w:t>reconstruction</w:t>
      </w:r>
      <w:r w:rsidR="004F28CF">
        <w:t xml:space="preserve">. </w:t>
      </w:r>
      <w:r w:rsidR="00516D83">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79E62FB5" w14:textId="64317C2B" w:rsidR="001F7E98" w:rsidRDefault="000F6195" w:rsidP="001F7E98">
      <w:pPr>
        <w:pStyle w:val="Heading2"/>
      </w:pPr>
      <w:r>
        <w:t>Biochemistry</w:t>
      </w:r>
      <w:r w:rsidR="001F7E98">
        <w:t xml:space="preserve"> Improvements</w:t>
      </w:r>
    </w:p>
    <w:p w14:paraId="6917383A" w14:textId="16F23449" w:rsidR="00B36C33" w:rsidRDefault="00BF22C1" w:rsidP="007A2129">
      <w:pPr>
        <w:spacing w:line="480" w:lineRule="auto"/>
      </w:pPr>
      <w:ins w:id="406" w:author="T L" w:date="2015-11-06T13:56:00Z">
        <w:r>
          <w:t xml:space="preserve">It has been often assumed that </w:t>
        </w:r>
      </w:ins>
      <w:proofErr w:type="gramStart"/>
      <w:ins w:id="407" w:author="T L" w:date="2015-11-06T14:05:00Z">
        <w:r>
          <w:t xml:space="preserve">the </w:t>
        </w:r>
      </w:ins>
      <w:ins w:id="408" w:author="T L" w:date="2015-11-06T13:56:00Z">
        <w:r w:rsidR="00681980">
          <w:t xml:space="preserve"> methanogenic</w:t>
        </w:r>
        <w:proofErr w:type="gramEnd"/>
        <w:r w:rsidR="00681980">
          <w:t xml:space="preserve"> pathway is linear with </w:t>
        </w:r>
      </w:ins>
      <w:ins w:id="409" w:author="T L" w:date="2015-11-06T13:58:00Z">
        <w:r>
          <w:t>two main membrane complexes for generating</w:t>
        </w:r>
      </w:ins>
      <w:ins w:id="410" w:author="T L" w:date="2015-11-06T14:03:00Z">
        <w:r>
          <w:t xml:space="preserve"> membrane potential.  That is the </w:t>
        </w:r>
        <w:proofErr w:type="spellStart"/>
        <w:r>
          <w:t>Mtr</w:t>
        </w:r>
        <w:proofErr w:type="spellEnd"/>
        <w:r>
          <w:t xml:space="preserve"> and the heterodisulfide complex (</w:t>
        </w:r>
        <w:proofErr w:type="spellStart"/>
        <w:r>
          <w:t>HdrDE</w:t>
        </w:r>
        <w:proofErr w:type="spellEnd"/>
        <w:r>
          <w:t xml:space="preserve">).  </w:t>
        </w:r>
      </w:ins>
      <w:ins w:id="411" w:author="T L" w:date="2015-11-06T13:58:00Z">
        <w:r>
          <w:t xml:space="preserve"> </w:t>
        </w:r>
      </w:ins>
      <w:ins w:id="412" w:author="T L" w:date="2015-11-06T14:08:00Z">
        <w:r w:rsidR="003C13B2">
          <w:t>W</w:t>
        </w:r>
      </w:ins>
      <w:ins w:id="413" w:author="T L" w:date="2015-11-06T10:51:00Z">
        <w:r w:rsidR="00897640">
          <w:t xml:space="preserve">ithout the membrane bound </w:t>
        </w:r>
      </w:ins>
      <w:ins w:id="414" w:author="T L" w:date="2015-11-06T10:55:00Z">
        <w:r w:rsidR="00897640">
          <w:t xml:space="preserve">type </w:t>
        </w:r>
      </w:ins>
      <w:ins w:id="415" w:author="T L" w:date="2015-11-06T10:51:00Z">
        <w:r w:rsidR="00897640">
          <w:t>heterodisulfide reductase</w:t>
        </w:r>
      </w:ins>
      <w:ins w:id="416" w:author="T L" w:date="2015-11-06T10:54:00Z">
        <w:r w:rsidR="00897640">
          <w:t xml:space="preserve"> </w:t>
        </w:r>
      </w:ins>
      <w:ins w:id="417" w:author="T L" w:date="2015-11-06T10:55:00Z">
        <w:r w:rsidR="00897640">
          <w:t>of methylotrophic methanogens</w:t>
        </w:r>
      </w:ins>
      <w:ins w:id="418" w:author="T L" w:date="2015-11-06T10:51:00Z">
        <w:r w:rsidR="00897640">
          <w:t xml:space="preserve">, </w:t>
        </w:r>
      </w:ins>
      <w:ins w:id="419" w:author="T L" w:date="2015-11-06T10:45:00Z">
        <w:r w:rsidR="00A47448" w:rsidRPr="00A47448">
          <w:rPr>
            <w:i/>
          </w:rPr>
          <w:t>M. maripaludis</w:t>
        </w:r>
      </w:ins>
      <w:ins w:id="420" w:author="T L" w:date="2015-11-06T10:52:00Z">
        <w:r w:rsidR="00897640">
          <w:rPr>
            <w:i/>
          </w:rPr>
          <w:t xml:space="preserve"> </w:t>
        </w:r>
        <w:r w:rsidR="00897640">
          <w:t>lacks one</w:t>
        </w:r>
      </w:ins>
      <w:ins w:id="421" w:author="T L" w:date="2015-11-06T11:12:00Z">
        <w:r w:rsidR="00D063E5">
          <w:t xml:space="preserve"> critical</w:t>
        </w:r>
      </w:ins>
      <w:ins w:id="422" w:author="T L" w:date="2015-11-06T10:52:00Z">
        <w:r w:rsidR="00897640">
          <w:t xml:space="preserve"> </w:t>
        </w:r>
      </w:ins>
      <w:ins w:id="423" w:author="T L" w:date="2015-11-06T10:58:00Z">
        <w:r w:rsidR="00897640">
          <w:t xml:space="preserve">energetic </w:t>
        </w:r>
      </w:ins>
      <w:ins w:id="424" w:author="T L" w:date="2015-11-06T10:52:00Z">
        <w:r w:rsidR="00897640">
          <w:t>coupling site</w:t>
        </w:r>
      </w:ins>
      <w:ins w:id="425" w:author="T L" w:date="2015-11-06T10:56:00Z">
        <w:r w:rsidR="00897640">
          <w:t xml:space="preserve"> </w:t>
        </w:r>
      </w:ins>
      <w:ins w:id="426" w:author="T L" w:date="2015-11-06T14:07:00Z">
        <w:r>
          <w:t xml:space="preserve">to generate energy for growth. </w:t>
        </w:r>
      </w:ins>
      <w:ins w:id="427" w:author="T L" w:date="2015-11-06T14:08:00Z">
        <w:r w:rsidR="003C13B2">
          <w:t>However</w:t>
        </w:r>
      </w:ins>
      <w:ins w:id="428" w:author="T L" w:date="2015-11-06T11:14:00Z">
        <w:r w:rsidR="00E83121">
          <w:t>, it has a cytoplasmic heterodisulfide</w:t>
        </w:r>
      </w:ins>
      <w:ins w:id="429" w:author="T L" w:date="2015-11-06T11:16:00Z">
        <w:r w:rsidR="00E83121">
          <w:t xml:space="preserve"> </w:t>
        </w:r>
      </w:ins>
      <w:ins w:id="430" w:author="T L" w:date="2015-11-06T14:08:00Z">
        <w:r w:rsidR="003C13B2">
          <w:t xml:space="preserve">reductase </w:t>
        </w:r>
      </w:ins>
      <w:ins w:id="431" w:author="T L" w:date="2015-11-06T11:16:00Z">
        <w:r w:rsidR="00E83121">
          <w:t xml:space="preserve">that conserves energy by </w:t>
        </w:r>
      </w:ins>
      <w:ins w:id="432" w:author="T L" w:date="2015-11-06T11:20:00Z">
        <w:r w:rsidR="00E83121">
          <w:t xml:space="preserve">an increasingly recognized form of energy conservation </w:t>
        </w:r>
      </w:ins>
      <w:ins w:id="433" w:author="T L" w:date="2015-11-06T11:21:00Z">
        <w:r w:rsidR="00E83121">
          <w:t xml:space="preserve">in strict anaerobes </w:t>
        </w:r>
      </w:ins>
      <w:ins w:id="434" w:author="T L" w:date="2015-11-06T11:20:00Z">
        <w:r w:rsidR="00E83121">
          <w:t xml:space="preserve">involving </w:t>
        </w:r>
      </w:ins>
      <w:ins w:id="435" w:author="T L" w:date="2015-11-06T11:16:00Z">
        <w:r w:rsidR="00E83121">
          <w:t>electron bifurcation</w:t>
        </w:r>
      </w:ins>
      <w:ins w:id="436" w:author="T L" w:date="2015-11-06T11:19:00Z">
        <w:r w:rsidR="00E83121">
          <w:t xml:space="preserve"> (ref</w:t>
        </w:r>
      </w:ins>
      <w:ins w:id="437" w:author="T L" w:date="2015-11-06T11:21:00Z">
        <w:r w:rsidR="00E83121">
          <w:t>s</w:t>
        </w:r>
      </w:ins>
      <w:ins w:id="438" w:author="T L" w:date="2015-11-06T11:19:00Z">
        <w:r w:rsidR="00E83121">
          <w:t>)</w:t>
        </w:r>
      </w:ins>
      <w:ins w:id="439" w:author="T L" w:date="2015-11-06T11:21:00Z">
        <w:r w:rsidR="00E83121">
          <w:t>.</w:t>
        </w:r>
      </w:ins>
      <w:ins w:id="440" w:author="T L" w:date="2015-11-06T11:14:00Z">
        <w:r w:rsidR="00E83121">
          <w:t xml:space="preserve"> </w:t>
        </w:r>
      </w:ins>
      <w:ins w:id="441" w:author="T L" w:date="2015-11-06T11:24:00Z">
        <w:r w:rsidR="003F2775">
          <w:t>As described above,</w:t>
        </w:r>
        <w:r w:rsidR="003C13B2">
          <w:t xml:space="preserve"> this links the last step of </w:t>
        </w:r>
        <w:proofErr w:type="spellStart"/>
        <w:r w:rsidR="003C13B2">
          <w:t>methanogensis</w:t>
        </w:r>
        <w:proofErr w:type="spellEnd"/>
        <w:r w:rsidR="003C13B2">
          <w:t xml:space="preserve"> to the first step by </w:t>
        </w:r>
        <w:proofErr w:type="spellStart"/>
        <w:r w:rsidR="003C13B2">
          <w:t>exergonically</w:t>
        </w:r>
        <w:proofErr w:type="spellEnd"/>
        <w:r w:rsidR="003C13B2">
          <w:t xml:space="preserve"> driving the endergonic reduction of the 1</w:t>
        </w:r>
        <w:r w:rsidR="003C13B2" w:rsidRPr="002607EE">
          <w:rPr>
            <w:vertAlign w:val="superscript"/>
          </w:rPr>
          <w:t>st</w:t>
        </w:r>
        <w:r w:rsidR="003C13B2">
          <w:t xml:space="preserve"> step</w:t>
        </w:r>
      </w:ins>
      <w:ins w:id="442" w:author="T L" w:date="2015-11-06T14:11:00Z">
        <w:r w:rsidR="003C13B2">
          <w:t xml:space="preserve"> </w:t>
        </w:r>
        <w:r w:rsidR="00292115">
          <w:t>resulting in a circular pathway (ref)</w:t>
        </w:r>
      </w:ins>
      <w:ins w:id="443" w:author="T L" w:date="2015-11-06T14:12:00Z">
        <w:r w:rsidR="00292115">
          <w:t xml:space="preserve">.  This is noteworthy because the assumption of a linear pathway in </w:t>
        </w:r>
      </w:ins>
      <w:ins w:id="444" w:author="T L" w:date="2015-11-06T14:13:00Z">
        <w:r w:rsidR="00292115">
          <w:rPr>
            <w:i/>
          </w:rPr>
          <w:t>M. maripaludis</w:t>
        </w:r>
        <w:r w:rsidR="00292115">
          <w:t xml:space="preserve"> without accounting for electron bifurcation can affect the downstream predictions in the metabolic model.</w:t>
        </w:r>
      </w:ins>
      <w:del w:id="445" w:author="T L" w:date="2015-11-06T14:14:00Z">
        <w:r w:rsidR="00650EC2" w:rsidDel="00292115">
          <w:delText xml:space="preserve">The most </w:delText>
        </w:r>
        <w:r w:rsidR="001F7E98" w:rsidDel="00292115">
          <w:delText xml:space="preserve">noteworthy addition to our reconstruction was including </w:delText>
        </w:r>
        <w:r w:rsidR="003730CF" w:rsidDel="00292115">
          <w:delText xml:space="preserve">flavin based </w:delText>
        </w:r>
        <w:r w:rsidR="001F7E98" w:rsidDel="00292115">
          <w:delText xml:space="preserve">electron </w:delText>
        </w:r>
        <w:r w:rsidR="001F7E98" w:rsidDel="00292115">
          <w:lastRenderedPageBreak/>
          <w:delText>bifurcation to complete the</w:delText>
        </w:r>
        <w:r w:rsidR="00D547AF" w:rsidDel="00292115">
          <w:delText xml:space="preserve"> Wolfe Cycle,</w:delText>
        </w:r>
        <w:r w:rsidR="001F7E98" w:rsidDel="00292115">
          <w:delText xml:space="preserve"> resulting in </w:delText>
        </w:r>
        <w:r w:rsidR="00D547AF" w:rsidDel="00292115">
          <w:delText xml:space="preserve">what is, to our knowledge, </w:delText>
        </w:r>
        <w:commentRangeStart w:id="446"/>
        <w:r w:rsidR="00D547AF" w:rsidDel="00292115">
          <w:delText>the first</w:delText>
        </w:r>
        <w:r w:rsidR="001F7E98" w:rsidDel="00292115">
          <w:delText xml:space="preserve"> accurate </w:delText>
        </w:r>
        <w:commentRangeEnd w:id="446"/>
        <w:r w:rsidR="003730CF" w:rsidDel="00292115">
          <w:rPr>
            <w:rStyle w:val="CommentReference"/>
            <w:rFonts w:asciiTheme="minorHAnsi" w:hAnsiTheme="minorHAnsi"/>
          </w:rPr>
          <w:commentReference w:id="446"/>
        </w:r>
        <w:r w:rsidR="001F7E98" w:rsidDel="00292115">
          <w:delText>depiction of central carbon catabolism in hydrogenotrophic methan</w:delText>
        </w:r>
        <w:r w:rsidR="00230593" w:rsidDel="00292115">
          <w:delText>o</w:delText>
        </w:r>
        <w:r w:rsidR="001F7E98" w:rsidDel="00292115">
          <w:delText>gen</w:delText>
        </w:r>
        <w:r w:rsidR="00230593" w:rsidDel="00292115">
          <w:delText>e</w:delText>
        </w:r>
        <w:r w:rsidR="001F7E98" w:rsidDel="00292115">
          <w:delText>sis.</w:delText>
        </w:r>
      </w:del>
      <w:r w:rsidR="001F7E98">
        <w:t xml:space="preserve"> Because it is a relatively novel mechanism of energy conservation, this heterodisulfide reduction step was not part of our annotation database and thus was not included in the automated first reconstruction draft. Rather, the default mechanism of energy conservation matched methy</w:t>
      </w:r>
      <w:r w:rsidR="00230593">
        <w:t>l</w:t>
      </w:r>
      <w:r w:rsidR="001F7E98">
        <w:t xml:space="preserve">otrophic methanogens and utilized methanophenazine, an electron carrier known to be absent from </w:t>
      </w:r>
      <w:r w:rsidR="001F7E98">
        <w:rPr>
          <w:i/>
        </w:rPr>
        <w:t>M. maripaludis</w:t>
      </w:r>
      <w:r w:rsidR="001F7E98">
        <w:t xml:space="preserve"> and other hydrogenotrophic methanogens. We replaced the methylotrophic pathway with the correct electron bifurcation pathway, </w:t>
      </w:r>
      <w:r w:rsidR="000F6195">
        <w:t>linking</w:t>
      </w:r>
      <w:r w:rsidR="001F7E98">
        <w:t xml:space="preserve"> heterodisulfide reduction </w:t>
      </w:r>
      <w:r w:rsidR="000F6195">
        <w:t>with electrons from H</w:t>
      </w:r>
      <w:r w:rsidR="000F6195" w:rsidRPr="000F6195">
        <w:rPr>
          <w:vertAlign w:val="subscript"/>
        </w:rPr>
        <w:t>2</w:t>
      </w:r>
      <w:r w:rsidR="000F6195">
        <w:t xml:space="preserve"> </w:t>
      </w:r>
      <w:r w:rsidR="001F7E98">
        <w:t xml:space="preserve">to </w:t>
      </w:r>
      <w:r w:rsidR="000F6195">
        <w:t>carbon dioxide reduction</w:t>
      </w:r>
      <w:r w:rsidR="00B36C33">
        <w:t xml:space="preserve"> via reduced ferredoxin.</w:t>
      </w:r>
      <w:r w:rsidR="00D547AF">
        <w:t xml:space="preserve"> This incident serves as an example of a commonly-encountered reconstruction pitfall, in which information available in annotation databases does not sufficiently represent known biochemical phenomena. Therefore, it is paramount that even as automated reconstruction methods improve, we take the time to carefully evaluate biochemical literature </w:t>
      </w:r>
      <w:r w:rsidR="003730CF">
        <w:t>maximize consistency</w:t>
      </w:r>
      <w:r w:rsidR="00D547AF">
        <w:t xml:space="preserve"> of the reconstruction </w:t>
      </w:r>
      <w:r w:rsidR="003730CF">
        <w:t xml:space="preserve">with </w:t>
      </w:r>
      <w:r w:rsidR="00D547AF">
        <w:t>experimentally-verified pathways.</w:t>
      </w:r>
    </w:p>
    <w:p w14:paraId="6B3530BA" w14:textId="6F05EDD5" w:rsidR="00AF3DA5" w:rsidRDefault="000F6195" w:rsidP="007A2129">
      <w:pPr>
        <w:spacing w:line="480" w:lineRule="auto"/>
      </w:pPr>
      <w:r>
        <w:t>Interestingly,</w:t>
      </w:r>
      <w:r w:rsidR="00DC05CC">
        <w:t xml:space="preserve"> there is evidence that</w:t>
      </w:r>
      <w:r>
        <w:t xml:space="preserve"> </w:t>
      </w:r>
      <w:r>
        <w:rPr>
          <w:i/>
        </w:rPr>
        <w:t xml:space="preserve">M. maripaludis </w:t>
      </w:r>
      <w:r>
        <w:t xml:space="preserve">uses multiple forms of ferredoxin as electron carriers </w:t>
      </w:r>
      <w:r w:rsidR="00B36C33">
        <w:t>and may link multiple steps, including electron bifurcation, using specific ferredoxins</w:t>
      </w:r>
      <w:r w:rsidR="00DC05CC">
        <w:t xml:space="preserve"> </w:t>
      </w:r>
      <w:r w:rsidR="00DC05CC">
        <w:fldChar w:fldCharType="begin"/>
      </w:r>
      <w:r w:rsidR="00AE21C1">
        <w:instrText xml:space="preserve"> ADDIN ZOTERO_ITEM CSL_CITATION {"citationID":"2g2qvo6ckt","properties":{"formattedCitation":"(47)","plainCitation":"(47)"},"citationItems":[{"id":377,"uris":["http://zotero.org/users/2565720/items/V9R7CQTA"],"uri":["http://zotero.org/users/2565720/items/V9R7CQTA"],"itemData":{"id":377,"type":"article-journal","title":"More Than 200 Genes Required for Methane Formation from H2 and CO2 and Energy Conservation Are Present in Methanothermobacter marburgensis and Methanothermobacter thermautotrophicus","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rsidR="00DC05CC">
        <w:fldChar w:fldCharType="separate"/>
      </w:r>
      <w:r w:rsidR="00AE21C1" w:rsidRPr="00AE21C1">
        <w:rPr>
          <w:rFonts w:cs="Times New Roman"/>
        </w:rPr>
        <w:t>(47)</w:t>
      </w:r>
      <w:r w:rsidR="00DC05CC">
        <w:fldChar w:fldCharType="end"/>
      </w:r>
      <w:r w:rsidR="00B36C33">
        <w:t>. Presently, the full extent of this phenomenon is not well understood and requires more experimental investigation. How</w:t>
      </w:r>
      <w:r w:rsidR="007D68E6">
        <w:t>ever, in an effort to represent ferredoxin specificity in our model, we have included a function</w:t>
      </w:r>
      <w:r w:rsidR="00A62FD8">
        <w:t xml:space="preserve"> (see Supplemental Materials)</w:t>
      </w:r>
      <w:r w:rsidR="007D68E6">
        <w:t xml:space="preserve"> that </w:t>
      </w:r>
      <w:r w:rsidR="00A62FD8">
        <w:t>changes</w:t>
      </w:r>
      <w:r w:rsidR="007D68E6">
        <w:t xml:space="preserve"> </w:t>
      </w:r>
      <w:r w:rsidR="00A62FD8">
        <w:t xml:space="preserve">promiscuous ferredoxins to </w:t>
      </w:r>
      <w:r w:rsidR="00230593">
        <w:t xml:space="preserve">specific ferredoxins for the </w:t>
      </w:r>
      <w:proofErr w:type="spellStart"/>
      <w:r w:rsidR="00230593">
        <w:t>Eha</w:t>
      </w:r>
      <w:proofErr w:type="spellEnd"/>
      <w:r w:rsidR="00A62FD8">
        <w:t xml:space="preserve"> hydrogenase, heterodisulfide reductase, and </w:t>
      </w:r>
      <w:proofErr w:type="spellStart"/>
      <w:r w:rsidR="00A62FD8">
        <w:t>formylmethanfuran</w:t>
      </w:r>
      <w:proofErr w:type="spellEnd"/>
      <w:r w:rsidR="00A62FD8">
        <w:t xml:space="preserve"> dehydrogenase (carbon dioxide reduction). Using this function, which also provides a specific ferredoxins with the ability to act as promiscuous ferredoxins, tightens the coupling between the aforementioned reactions by restricting them all to one pool of electron </w:t>
      </w:r>
      <w:r w:rsidR="00A62FD8">
        <w:lastRenderedPageBreak/>
        <w:t xml:space="preserve">carriers and </w:t>
      </w:r>
      <w:r w:rsidR="003F49E1">
        <w:t>allows us to predict</w:t>
      </w:r>
      <w:r w:rsidR="00943D68">
        <w:t xml:space="preserve"> how ferredoxin specificity could change</w:t>
      </w:r>
      <w:r w:rsidR="003F49E1">
        <w:t xml:space="preserve"> possible model flux distributions. </w:t>
      </w:r>
      <w:r w:rsidR="00A62FD8">
        <w:t xml:space="preserve"> </w:t>
      </w:r>
    </w:p>
    <w:p w14:paraId="607988A0" w14:textId="7CE96594"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943D68">
        <w:t>various unusual</w:t>
      </w:r>
      <w:r>
        <w:t xml:space="preserve"> coenzymes directly as electron carriers (</w:t>
      </w:r>
      <w:proofErr w:type="spellStart"/>
      <w:r>
        <w:t>methanofuran</w:t>
      </w:r>
      <w:proofErr w:type="spellEnd"/>
      <w:r>
        <w:t xml:space="preserve">,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xml:space="preserve">) during methanogenesis </w:t>
      </w:r>
      <w:r w:rsidR="00943D68">
        <w:fldChar w:fldCharType="begin"/>
      </w:r>
      <w:r w:rsidR="00943D68">
        <w:instrText xml:space="preserve"> ADDIN ZOTERO_ITEM CSL_CITATION {"citationID":"kesh5maA","properties":{"formattedCitation":"(5)","plainCitation":"(5)"},"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943D68" w:rsidRPr="00943D68">
        <w:rPr>
          <w:rFonts w:cs="Times New Roman"/>
        </w:rPr>
        <w:t>(5)</w:t>
      </w:r>
      <w:r w:rsidR="00943D68">
        <w:fldChar w:fldCharType="end"/>
      </w:r>
      <w:r>
        <w:t xml:space="preserve">. </w:t>
      </w:r>
      <w:r w:rsidR="00F45312">
        <w:t xml:space="preserve">It also synthesizes an </w:t>
      </w:r>
      <w:proofErr w:type="spellStart"/>
      <w:r w:rsidR="00F45312">
        <w:t>archaellin</w:t>
      </w:r>
      <w:proofErr w:type="spellEnd"/>
      <w:r w:rsidR="00F45312">
        <w:t xml:space="preserve"> </w:t>
      </w:r>
      <w:proofErr w:type="spellStart"/>
      <w:r w:rsidR="00F45312">
        <w:t>tetrasaccharide</w:t>
      </w:r>
      <w:proofErr w:type="spellEnd"/>
      <w:r w:rsidR="00F45312">
        <w:t xml:space="preserve"> as part of N-linked glycosylation </w:t>
      </w:r>
      <w:r w:rsidR="00F45312">
        <w:fldChar w:fldCharType="begin"/>
      </w:r>
      <w:r w:rsidR="00F45312">
        <w:instrText xml:space="preserve"> ADDIN ZOTERO_ITEM CSL_CITATION {"citationID":"2i84i863d3","properties":{"formattedCitation":"(48)","plainCitation":"(48)"},"citationItems":[{"id":385,"uris":["http://zotero.org/users/2565720/items/E6HZ3AAE"],"uri":["http://zotero.org/users/2565720/items/E6HZ3AAE"],"itemData":{"id":385,"type":"article-journal","title":"Evidence that Biosynthesis of the Second and Third Sugars of the Archaellin Tetrasaccharide in the Archaeon Methanococcus maripaludis Occurs by the Same Pathway Used by Pseudomonas aeruginosa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F45312" w:rsidRPr="00F45312">
        <w:rPr>
          <w:rFonts w:cs="Times New Roman"/>
        </w:rPr>
        <w:t>(48)</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F45312">
        <w:instrText xml:space="preserve"> ADDIN ZOTERO_ITEM CSL_CITATION {"citationID":"1v1bfrvejb","properties":{"formattedCitation":"(49)","plainCitation":"(49)"},"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F45312" w:rsidRPr="00F45312">
        <w:rPr>
          <w:rFonts w:cs="Times New Roman"/>
        </w:rPr>
        <w:t>(49)</w:t>
      </w:r>
      <w:r w:rsidR="00F45312">
        <w:fldChar w:fldCharType="end"/>
      </w:r>
      <w:r w:rsidR="00F45312">
        <w:t xml:space="preserve">. These synthesis pathways, particularly those for the coenzymes, are vital pieces of </w:t>
      </w:r>
      <w:r w:rsidR="00F45312">
        <w:rPr>
          <w:i/>
        </w:rPr>
        <w:t xml:space="preserve">M. maripaludis </w:t>
      </w:r>
      <w:proofErr w:type="gramStart"/>
      <w:r w:rsidR="00F45312">
        <w:t>metabolism</w:t>
      </w:r>
      <w:r w:rsidR="00EC4669">
        <w:t>,</w:t>
      </w:r>
      <w:proofErr w:type="gramEnd"/>
      <w:r w:rsidR="00EC4669">
        <w:t xml:space="preserve"> hence</w:t>
      </w:r>
      <w:r>
        <w:t xml:space="preserve"> we were adamant about including synthesis pathways for these metabolites</w:t>
      </w:r>
      <w:r w:rsidR="00EC4669">
        <w:t xml:space="preserve"> and adding them to our biomass composition</w:t>
      </w:r>
      <w:r>
        <w:t xml:space="preserve">. </w:t>
      </w:r>
      <w:r w:rsidR="00ED4618">
        <w:t>Although several of these pathways were completely included in the Model SEED database, many reactions were missing and nearly all of the reactions were added manually</w:t>
      </w:r>
      <w:r w:rsidR="00EC4669">
        <w:t xml:space="preserve"> after automated reconstruction. Including these features in our reaction network and biomass definition distinguishes our model by incorporating multiple pathways that differentiate its metabolism from most other organisms.</w:t>
      </w:r>
    </w:p>
    <w:p w14:paraId="3A127E2B" w14:textId="319239D3"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6B0C00">
        <w:t xml:space="preserve"> produces sulfite, </w:t>
      </w:r>
      <w:r w:rsidR="000B4992">
        <w:t>whi</w:t>
      </w:r>
      <w:r w:rsidR="006B0C00">
        <w:t xml:space="preserve">ch inhibits methanogenesis </w:t>
      </w:r>
      <w:r w:rsidR="000B4992">
        <w:fldChar w:fldCharType="begin"/>
      </w:r>
      <w:r w:rsidR="00F45312">
        <w:instrText xml:space="preserve"> ADDIN ZOTERO_ITEM CSL_CITATION {"citationID":"1pmtfiqdui","properties":{"formattedCitation":"(50)","plainCitation":"(50)"},"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F45312" w:rsidRPr="00F45312">
        <w:rPr>
          <w:rFonts w:cs="Times New Roman"/>
        </w:rPr>
        <w:t>(50)</w:t>
      </w:r>
      <w:r w:rsidR="000B4992">
        <w:fldChar w:fldCharType="end"/>
      </w:r>
      <w:r w:rsidR="006B0C00">
        <w:t xml:space="preserve">. </w:t>
      </w:r>
      <w:r w:rsidR="000B4992">
        <w:t>However, b</w:t>
      </w:r>
      <w:r>
        <w:t xml:space="preserve">ecause sulfate is the default sulfur source for </w:t>
      </w:r>
      <w:r w:rsidR="008E0E07">
        <w:t xml:space="preserve">most microorganisms, our initial reconstruction included a sulfate transporter and sulfate reduction pathway. We removed the sulfate transporter and instead added a transporter for sulfide, the primary sulfur source for </w:t>
      </w:r>
      <w:r w:rsidR="008E0E07">
        <w:rPr>
          <w:i/>
        </w:rPr>
        <w:t xml:space="preserve">M. maripaludis. </w:t>
      </w:r>
      <w:r w:rsidR="008E0E07">
        <w:t xml:space="preserve">Our updated sulfur assimilation pathway includes a pathway for sulfide oxidation to sulfite, which is </w:t>
      </w:r>
      <w:r w:rsidR="00EC4669">
        <w:t>essential for</w:t>
      </w:r>
      <w:r w:rsidR="008E0E07">
        <w:t xml:space="preserve"> multiple biosynthetic pathways, via a hypothesized </w:t>
      </w:r>
      <w:r w:rsidR="00EC4669">
        <w:t>diss</w:t>
      </w:r>
      <w:r w:rsidR="006B0C00" w:rsidRPr="00BB4897">
        <w:t>imilatory sulfite reductase-</w:t>
      </w:r>
      <w:r w:rsidR="006B0C00" w:rsidRPr="00BB4897">
        <w:lastRenderedPageBreak/>
        <w:t>like protein</w:t>
      </w:r>
      <w:r w:rsidR="006B0C00">
        <w:t xml:space="preserve"> </w:t>
      </w:r>
      <w:r w:rsidR="006B0C00">
        <w:fldChar w:fldCharType="begin"/>
      </w:r>
      <w:r w:rsidR="00AE21C1">
        <w:instrText xml:space="preserve"> ADDIN ZOTERO_ITEM CSL_CITATION {"citationID":"b0qbtb0ku","properties":{"formattedCitation":"(23)","plainCitation":"(23)"},"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AE21C1" w:rsidRPr="00AE21C1">
        <w:rPr>
          <w:rFonts w:cs="Times New Roman"/>
        </w:rPr>
        <w:t>(23)</w:t>
      </w:r>
      <w:r w:rsidR="006B0C00">
        <w:fldChar w:fldCharType="end"/>
      </w:r>
      <w:r w:rsidR="008E0E07">
        <w:t xml:space="preserve">. Taken together with additional coenzym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in a team of experienced metabolic modelers and biochemical experts</w:t>
      </w:r>
      <w:r w:rsidR="00650EC2">
        <w:t xml:space="preserve">, we have </w:t>
      </w:r>
      <w:r w:rsidR="008E0E07">
        <w:t>created a reconstruction</w:t>
      </w:r>
      <w:r w:rsidR="00650EC2">
        <w:t xml:space="preserve"> that is </w:t>
      </w:r>
      <w:r w:rsidR="008E0E07">
        <w:t xml:space="preserve">qualitatively </w:t>
      </w:r>
      <w:r w:rsidR="00650EC2">
        <w:t xml:space="preserve">consistent with accumulated biochemical knowledge of our organism. </w:t>
      </w:r>
    </w:p>
    <w:p w14:paraId="3A0A049C" w14:textId="1A6CA3B2" w:rsidR="00B36C33" w:rsidRDefault="00B36C33" w:rsidP="00B36C33">
      <w:pPr>
        <w:pStyle w:val="Heading2"/>
      </w:pPr>
      <w:r>
        <w:t>Model Validation</w:t>
      </w:r>
    </w:p>
    <w:p w14:paraId="5937D85C" w14:textId="1CC7FAA3" w:rsidR="00C82E52" w:rsidRDefault="001F417F" w:rsidP="007A2129">
      <w:pPr>
        <w:spacing w:line="480" w:lineRule="auto"/>
      </w:pPr>
      <w:r>
        <w:t>Evaluating the metabolic network reconstruction by qualitatively comparing it to known biochemical phenomena is a useful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see Methods)</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 our comparison was limited to two conditions: H</w:t>
      </w:r>
      <w:r w:rsidR="00650EC2" w:rsidRPr="001F417F">
        <w:rPr>
          <w:vertAlign w:val="subscript"/>
        </w:rPr>
        <w:t>2</w:t>
      </w:r>
      <w:r w:rsidR="00650EC2">
        <w:t xml:space="preserve">-limiting and formate-limiting. </w:t>
      </w:r>
      <w:r>
        <w:t>Previous work yielded Y</w:t>
      </w:r>
      <w:r w:rsidRPr="001F417F">
        <w:rPr>
          <w:vertAlign w:val="subscript"/>
        </w:rPr>
        <w:t>CH4</w:t>
      </w:r>
      <w:r>
        <w:t xml:space="preserve"> (grams [cell mass] per mole of CH</w:t>
      </w:r>
      <w:r w:rsidRPr="001F417F">
        <w:rPr>
          <w:vertAlign w:val="subscript"/>
        </w:rPr>
        <w:t>4</w:t>
      </w:r>
      <w:r>
        <w:t xml:space="preserve"> produced) values of 2.86 </w:t>
      </w:r>
      <w:r>
        <w:rPr>
          <w:rFonts w:cs="Times New Roman"/>
        </w:rPr>
        <w:t>±</w:t>
      </w:r>
      <w:r>
        <w:t xml:space="preserve"> 0.58 for H</w:t>
      </w:r>
      <w:r w:rsidRPr="001F417F">
        <w:rPr>
          <w:vertAlign w:val="subscript"/>
        </w:rPr>
        <w:t>2</w:t>
      </w:r>
      <w:r>
        <w:t xml:space="preserve"> limitation and 2.31 </w:t>
      </w:r>
      <w:r>
        <w:rPr>
          <w:rFonts w:cs="Times New Roman"/>
        </w:rPr>
        <w:t>±</w:t>
      </w:r>
      <w:r>
        <w:t xml:space="preserve"> 0.58 for formate limitation </w:t>
      </w:r>
      <w:r>
        <w:fldChar w:fldCharType="begin"/>
      </w:r>
      <w:r w:rsidR="00F45312">
        <w:instrText xml:space="preserve"> ADDIN ZOTERO_ITEM CSL_CITATION {"citationID":"vqfbkr6og","properties":{"formattedCitation":"(51)","plainCitation":"(51)"},"citationItems":[{"id":73,"uris":["http://zotero.org/users/2565720/items/T5C439F9"],"uri":["http://zotero.org/users/2565720/items/T5C439F9"],"itemData":{"id":73,"type":"article-journal","title":"Effects of H2 and Formate on Growth Yield and Regulation of Methanogenesis in Methanococcus maripaludis","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fldChar w:fldCharType="separate"/>
      </w:r>
      <w:r w:rsidR="00F45312" w:rsidRPr="00F45312">
        <w:rPr>
          <w:rFonts w:cs="Times New Roman"/>
        </w:rPr>
        <w:t>(51)</w:t>
      </w:r>
      <w:r>
        <w:fldChar w:fldCharType="end"/>
      </w:r>
      <w:r>
        <w:t xml:space="preserve">. </w:t>
      </w:r>
      <w:r w:rsidR="006A723F">
        <w:t xml:space="preserve">These experimental yields were </w:t>
      </w:r>
      <w:r w:rsidR="00C82E52">
        <w:t xml:space="preserve">based on </w:t>
      </w:r>
      <w:r w:rsidR="006A723F">
        <w:t xml:space="preserve">a previously-reported </w:t>
      </w:r>
      <w:r w:rsidR="00C82E52">
        <w:t xml:space="preserve">conversion factor </w:t>
      </w:r>
      <w:r w:rsidR="006A723F">
        <w:t>b</w:t>
      </w:r>
      <w:r w:rsidR="00C82E52">
        <w:t xml:space="preserve">etween </w:t>
      </w:r>
      <w:r w:rsidR="00650EC2">
        <w:t xml:space="preserve">optical density </w:t>
      </w:r>
      <w:r w:rsidR="00C82E52">
        <w:t>and dry cell weight</w:t>
      </w:r>
      <w:r w:rsidR="006A723F">
        <w:t xml:space="preserve"> with A</w:t>
      </w:r>
      <w:r w:rsidR="006A723F" w:rsidRPr="006A723F">
        <w:rPr>
          <w:vertAlign w:val="subscript"/>
        </w:rPr>
        <w:t>600</w:t>
      </w:r>
      <w:r w:rsidR="006A723F">
        <w:t xml:space="preserve"> of 1 corresponding to 0.34 mg(dry weight)</w:t>
      </w:r>
      <w:r w:rsidR="006A723F">
        <w:rPr>
          <w:rFonts w:cs="Times New Roman"/>
        </w:rPr>
        <w:t>∙</w:t>
      </w:r>
      <w:r w:rsidR="006A723F">
        <w:t>ml</w:t>
      </w:r>
      <w:r w:rsidR="006A723F" w:rsidRPr="006A723F">
        <w:rPr>
          <w:vertAlign w:val="superscript"/>
        </w:rPr>
        <w:t>-1</w:t>
      </w:r>
      <w:r w:rsidR="00E3127F">
        <w:t xml:space="preserve"> </w:t>
      </w:r>
      <w:r w:rsidR="00E3127F">
        <w:fldChar w:fldCharType="begin"/>
      </w:r>
      <w:r w:rsidR="00AE21C1">
        <w:instrText xml:space="preserve"> ADDIN ZOTERO_ITEM CSL_CITATION {"citationID":"asci2795q","properties":{"formattedCitation":"(40)","plainCitation":"(40)"},"citationItems":[{"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E3127F">
        <w:fldChar w:fldCharType="separate"/>
      </w:r>
      <w:r w:rsidR="00AE21C1" w:rsidRPr="00AE21C1">
        <w:rPr>
          <w:rFonts w:cs="Times New Roman"/>
        </w:rPr>
        <w:t>(40)</w:t>
      </w:r>
      <w:r w:rsidR="00E3127F">
        <w:fldChar w:fldCharType="end"/>
      </w:r>
      <w:r w:rsidR="00E3127F">
        <w:t>.</w:t>
      </w:r>
      <w:r w:rsidR="00C82E52">
        <w:t xml:space="preserve"> </w:t>
      </w:r>
      <w:commentRangeStart w:id="447"/>
      <w:r w:rsidR="005E58A9">
        <w:t>We were unsure of the accuracy of this value and t</w:t>
      </w:r>
      <w:r w:rsidR="00C82E52">
        <w:t>o mitigate our concerns</w:t>
      </w:r>
      <w:commentRangeEnd w:id="447"/>
      <w:r w:rsidR="005E58A9">
        <w:rPr>
          <w:rStyle w:val="CommentReference"/>
          <w:rFonts w:asciiTheme="minorHAnsi" w:hAnsiTheme="minorHAnsi"/>
        </w:rPr>
        <w:commentReference w:id="447"/>
      </w:r>
      <w:r w:rsidR="00C82E52">
        <w:t>, we re-measured this conversion factor (see Methods)</w:t>
      </w:r>
      <w:r w:rsidR="005E58A9">
        <w:t>.</w:t>
      </w:r>
      <w:r w:rsidR="00C82E52">
        <w:t xml:space="preserve"> </w:t>
      </w:r>
      <w:r w:rsidR="005E58A9">
        <w:t xml:space="preserve">We used our newly-measured </w:t>
      </w:r>
      <w:r w:rsidR="00C82E52">
        <w:t>value of #</w:t>
      </w:r>
      <w:r w:rsidR="00C82E52" w:rsidRPr="008D38C6">
        <w:rPr>
          <w:highlight w:val="magenta"/>
        </w:rPr>
        <w:t>VALUE</w:t>
      </w:r>
      <w:r w:rsidR="005E58A9">
        <w:t xml:space="preserve"> to calculate</w:t>
      </w:r>
      <w:r w:rsidR="00C82E52">
        <w:t xml:space="preserve"> Y</w:t>
      </w:r>
      <w:r w:rsidR="00C82E52" w:rsidRPr="001F417F">
        <w:rPr>
          <w:vertAlign w:val="subscript"/>
        </w:rPr>
        <w:t>CH4</w:t>
      </w:r>
      <w:r w:rsidR="00650EC2">
        <w:t xml:space="preserve"> </w:t>
      </w:r>
      <w:r w:rsidR="00C82E52">
        <w:t xml:space="preserve">values of </w:t>
      </w:r>
      <w:r w:rsidR="00C82E52" w:rsidRPr="00E3127F">
        <w:rPr>
          <w:highlight w:val="magenta"/>
        </w:rPr>
        <w:t xml:space="preserve">2.86 </w:t>
      </w:r>
      <w:r w:rsidR="00C82E52" w:rsidRPr="00E3127F">
        <w:rPr>
          <w:rFonts w:cs="Times New Roman"/>
          <w:highlight w:val="magenta"/>
        </w:rPr>
        <w:t>±</w:t>
      </w:r>
      <w:r w:rsidR="00C82E52" w:rsidRPr="00E3127F">
        <w:rPr>
          <w:highlight w:val="magenta"/>
        </w:rPr>
        <w:t xml:space="preserve"> 0.58</w:t>
      </w:r>
      <w:r w:rsidR="00C82E52">
        <w:t xml:space="preserve"> for H</w:t>
      </w:r>
      <w:r w:rsidR="00C82E52" w:rsidRPr="001F417F">
        <w:rPr>
          <w:vertAlign w:val="subscript"/>
        </w:rPr>
        <w:t>2</w:t>
      </w:r>
      <w:r w:rsidR="00C82E52">
        <w:t xml:space="preserve"> limitation and </w:t>
      </w:r>
      <w:r w:rsidR="00C82E52" w:rsidRPr="00E3127F">
        <w:rPr>
          <w:highlight w:val="magenta"/>
        </w:rPr>
        <w:t xml:space="preserve">2.31 </w:t>
      </w:r>
      <w:r w:rsidR="00C82E52" w:rsidRPr="00E3127F">
        <w:rPr>
          <w:rFonts w:cs="Times New Roman"/>
          <w:highlight w:val="magenta"/>
        </w:rPr>
        <w:t>±</w:t>
      </w:r>
      <w:r w:rsidR="00C82E52" w:rsidRPr="00E3127F">
        <w:rPr>
          <w:highlight w:val="magenta"/>
        </w:rPr>
        <w:t xml:space="preserve"> 0.58</w:t>
      </w:r>
      <w:r w:rsidR="00C82E52">
        <w:t xml:space="preserve"> for formate </w:t>
      </w:r>
      <w:commentRangeStart w:id="448"/>
      <w:r w:rsidR="00C82E52">
        <w:t>limitation</w:t>
      </w:r>
      <w:commentRangeEnd w:id="448"/>
      <w:r w:rsidR="00EC4669">
        <w:rPr>
          <w:rStyle w:val="CommentReference"/>
          <w:rFonts w:asciiTheme="minorHAnsi" w:hAnsiTheme="minorHAnsi"/>
        </w:rPr>
        <w:commentReference w:id="448"/>
      </w:r>
      <w:r w:rsidR="00C82E52">
        <w:t xml:space="preserve">. </w:t>
      </w:r>
    </w:p>
    <w:p w14:paraId="66C45521" w14:textId="48AAF9D3" w:rsidR="008D38C6" w:rsidRDefault="00C82E52" w:rsidP="007A2129">
      <w:pPr>
        <w:spacing w:line="480" w:lineRule="auto"/>
      </w:pPr>
      <w:r>
        <w:lastRenderedPageBreak/>
        <w:t xml:space="preserve">Growth yield predictions can also vary considerably in response to model ATP maintenance energies </w:t>
      </w:r>
      <w:r w:rsidR="00CE717D">
        <w:fldChar w:fldCharType="begin"/>
      </w:r>
      <w:r w:rsidR="00F45312">
        <w:instrText xml:space="preserve"> ADDIN ZOTERO_ITEM CSL_CITATION {"citationID":"uin4blve5","properties":{"formattedCitation":"(52)","plainCitation":"(52)"},"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CE717D">
        <w:fldChar w:fldCharType="separate"/>
      </w:r>
      <w:r w:rsidR="00F45312" w:rsidRPr="00F45312">
        <w:rPr>
          <w:rFonts w:cs="Times New Roman"/>
        </w:rPr>
        <w:t>(52)</w:t>
      </w:r>
      <w:r w:rsidR="00CE717D">
        <w:fldChar w:fldCharType="end"/>
      </w:r>
      <w:r>
        <w:t xml:space="preserve">. </w:t>
      </w:r>
      <w:r w:rsidR="00CE717D">
        <w:t xml:space="preserve">Our </w:t>
      </w:r>
      <w:r w:rsidR="008D38C6">
        <w:t xml:space="preserve">default biomass equation obtained through </w:t>
      </w:r>
      <w:proofErr w:type="spellStart"/>
      <w:r w:rsidR="008D38C6">
        <w:t>Kbase</w:t>
      </w:r>
      <w:proofErr w:type="spellEnd"/>
      <w:r w:rsidR="008D38C6">
        <w:t xml:space="preserve"> specified growth associated maintenance (GAM) as 40.11 (</w:t>
      </w:r>
      <w:proofErr w:type="spellStart"/>
      <w:r w:rsidR="008D38C6">
        <w:t>mmol</w:t>
      </w:r>
      <w:proofErr w:type="spellEnd"/>
      <w:r w:rsidR="008D38C6">
        <w:t xml:space="preserve"> per grams [cell mass]) and the first draft model specified no non-growth associated maintenance (NGAM). Though these figures gave what we considered to be reasonable growth yield predictions, we chose to measure GAM and NGAM ourselves with respect to methane production rate (see Methods). Following our growth experiments, we altered these values to #</w:t>
      </w:r>
      <w:r w:rsidR="008D38C6" w:rsidRPr="008D38C6">
        <w:rPr>
          <w:highlight w:val="magenta"/>
        </w:rPr>
        <w:t>VALUE</w:t>
      </w:r>
      <w:r w:rsidR="008D38C6">
        <w:t># and #</w:t>
      </w:r>
      <w:r w:rsidR="008D38C6" w:rsidRPr="008D38C6">
        <w:rPr>
          <w:highlight w:val="magenta"/>
        </w:rPr>
        <w:t>VALUE</w:t>
      </w:r>
      <w:r w:rsidR="008D38C6">
        <w:t># in H</w:t>
      </w:r>
      <w:r w:rsidR="008D38C6" w:rsidRPr="00F846AE">
        <w:rPr>
          <w:vertAlign w:val="subscript"/>
        </w:rPr>
        <w:t>2</w:t>
      </w:r>
      <w:r w:rsidR="008D38C6">
        <w:t>-limiting conditions and #</w:t>
      </w:r>
      <w:r w:rsidR="008D38C6" w:rsidRPr="008D38C6">
        <w:rPr>
          <w:highlight w:val="magenta"/>
        </w:rPr>
        <w:t xml:space="preserve">VALUE </w:t>
      </w:r>
      <w:r w:rsidR="008D38C6">
        <w:t># and #</w:t>
      </w:r>
      <w:r w:rsidR="008D38C6" w:rsidRPr="008D38C6">
        <w:rPr>
          <w:highlight w:val="magenta"/>
        </w:rPr>
        <w:t>VALUE</w:t>
      </w:r>
      <w:r w:rsidR="008D38C6">
        <w:t xml:space="preserve"># in formate-limiting conditions for GAM and NGAM, </w:t>
      </w:r>
      <w:commentRangeStart w:id="449"/>
      <w:r w:rsidR="008D38C6">
        <w:t>respectively</w:t>
      </w:r>
      <w:commentRangeEnd w:id="449"/>
      <w:r w:rsidR="00EC4669">
        <w:rPr>
          <w:rStyle w:val="CommentReference"/>
          <w:rFonts w:asciiTheme="minorHAnsi" w:hAnsiTheme="minorHAnsi"/>
        </w:rPr>
        <w:commentReference w:id="449"/>
      </w:r>
      <w:r w:rsidR="008D38C6">
        <w:t xml:space="preserve">. </w:t>
      </w:r>
    </w:p>
    <w:p w14:paraId="0BEB1A4A" w14:textId="51266E9A" w:rsidR="00650EC2" w:rsidRDefault="008D38C6" w:rsidP="007A2129">
      <w:pPr>
        <w:spacing w:line="480" w:lineRule="auto"/>
      </w:pPr>
      <w:r>
        <w:t xml:space="preserve">Using our recalibrated growth yields and ATP maintenance values, we compared our model’s FBA predictions of maximum growth yields to the experimentally-derived measurements as shown in Figure </w:t>
      </w:r>
      <w:r w:rsidR="009D69A7">
        <w:t>2</w:t>
      </w:r>
      <w:r>
        <w:t xml:space="preserve">. </w:t>
      </w:r>
      <w:commentRangeStart w:id="450"/>
      <w:r>
        <w:t>Both of our computational values agreed closely with the experimental values, falling within the uncertainty range</w:t>
      </w:r>
      <w:r w:rsidR="00435253">
        <w:t xml:space="preserve"> in each case. Though growth yield validation is not an absolute measure of model performance, our model’s ability to closely reproduce experimental results without manual overfitting suggested a high propensity for generating viable growth predictions. This result bodes well for our model’s utility as a predictive tool as we look to use it to generate quantitatively feasible growth hypotheses for novel strain designs. </w:t>
      </w:r>
      <w:commentRangeEnd w:id="450"/>
      <w:r w:rsidR="00435253">
        <w:rPr>
          <w:rStyle w:val="CommentReference"/>
          <w:rFonts w:asciiTheme="minorHAnsi" w:hAnsiTheme="minorHAnsi"/>
        </w:rPr>
        <w:commentReference w:id="450"/>
      </w:r>
    </w:p>
    <w:p w14:paraId="3A8609F4" w14:textId="0E70E767" w:rsidR="009F4D6C" w:rsidRDefault="00AD6208" w:rsidP="007A2129">
      <w:pPr>
        <w:spacing w:line="480" w:lineRule="auto"/>
      </w:pPr>
      <w:r>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 xml:space="preserve">built around gene-protein-reaction relationships that connect genotype to growth phenotype. Thus, comparing model predictions of gene knockout lethality provid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584373">
        <w:rPr>
          <w:i/>
        </w:rPr>
        <w:instrText xml:space="preserve"> ADDIN ZOTERO_ITEM CSL_CITATION {"citationID":"26th8g5t52","properties":{"formattedCitation":"(53)","plainCitation":"(53)"},"citationItems":[{"id":392,"uris":["http://zotero.org/users/2565720/items/23MX95KI"],"uri":["http://zotero.org/users/2565720/items/23MX95KI"],"itemData":{"id":392,"type":"article-journal","title":"A comprehensive genome-scale reconstruction of Escherichia coli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584373" w:rsidRPr="00584373">
        <w:rPr>
          <w:rFonts w:cs="Times New Roman"/>
        </w:rPr>
        <w:t>(53)</w:t>
      </w:r>
      <w:r w:rsidR="00584373">
        <w:rPr>
          <w:i/>
        </w:rPr>
        <w:fldChar w:fldCharType="end"/>
      </w:r>
      <w:r w:rsidR="00584373">
        <w:t>.</w:t>
      </w:r>
      <w:r w:rsidR="00967F47">
        <w:t xml:space="preserve"> </w:t>
      </w:r>
      <w:r>
        <w:t xml:space="preserve">In the case of </w:t>
      </w:r>
      <w:r>
        <w:rPr>
          <w:i/>
        </w:rPr>
        <w:t>M. maripaludis</w:t>
      </w:r>
      <w:r w:rsidR="001E6ABD">
        <w:t xml:space="preserve"> transposon mutagenesis </w:t>
      </w:r>
      <w:r w:rsidR="00F42364">
        <w:lastRenderedPageBreak/>
        <w:t>has been used to calculate an essentiality index</w:t>
      </w:r>
      <w:r w:rsidR="001E6ABD">
        <w:t xml:space="preserve"> of all genes in </w:t>
      </w:r>
      <w:r w:rsidR="001E6ABD">
        <w:rPr>
          <w:i/>
        </w:rPr>
        <w:t xml:space="preserve">M. maripaludis </w:t>
      </w:r>
      <w:r w:rsidR="001E6ABD">
        <w:rPr>
          <w:i/>
        </w:rPr>
        <w:fldChar w:fldCharType="begin"/>
      </w:r>
      <w:r w:rsidR="00584373">
        <w:rPr>
          <w:i/>
        </w:rPr>
        <w:instrText xml:space="preserve"> ADDIN ZOTERO_ITEM CSL_CITATION {"citationID":"289b8k3usl","properties":{"formattedCitation":"(54)","plainCitation":"(54)"},"citationItems":[{"id":56,"uris":["http://zotero.org/users/2565720/items/ARVWTIRD"],"uri":["http://zotero.org/users/2565720/items/ARVWTIRD"],"itemData":{"id":56,"type":"article-journal","title":"Genome-scale analysis of gene function in the hydrogenotrophic methanogenic archaeon Methanococcus maripaludis","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584373" w:rsidRPr="00584373">
        <w:rPr>
          <w:rFonts w:cs="Times New Roman"/>
        </w:rPr>
        <w:t>(54)</w:t>
      </w:r>
      <w:r w:rsidR="001E6ABD">
        <w:rPr>
          <w:i/>
        </w:rPr>
        <w:fldChar w:fldCharType="end"/>
      </w:r>
      <w:r w:rsidR="001E6ABD">
        <w:t xml:space="preserve">, </w:t>
      </w:r>
      <w:r w:rsidR="00F42364">
        <w:t xml:space="preserve">but </w:t>
      </w:r>
      <w:r w:rsidR="001E6ABD">
        <w:t xml:space="preserve">there is relatively little data where gene knockout experiments have been systematically carried out </w:t>
      </w:r>
      <w:r w:rsidR="00DC2671">
        <w:rPr>
          <w:i/>
        </w:rPr>
        <w:t>in vivo.</w:t>
      </w:r>
      <w:r w:rsidR="001E6ABD">
        <w:rPr>
          <w:i/>
        </w:rPr>
        <w:t xml:space="preserve"> </w:t>
      </w:r>
      <w:r w:rsidR="00F42364">
        <w:t xml:space="preserve">Because much of methanogenesis revolves around the function of different hydrogenases, the bulk of available gene knockout data involves hydrogenase knockouts on different media. </w:t>
      </w:r>
      <w:r w:rsidR="001E6ABD">
        <w:t xml:space="preserve">For our </w:t>
      </w:r>
      <w:r w:rsidR="00F42364">
        <w:t>test set</w:t>
      </w:r>
      <w:r w:rsidR="001E6ABD">
        <w:t xml:space="preserve">, </w:t>
      </w:r>
      <w:r w:rsidR="00650EC2">
        <w:t xml:space="preserve">we were able to assemble a knockout panel of 30 </w:t>
      </w:r>
      <w:r w:rsidR="00F42364">
        <w:t>binary growth phenotypes based on</w:t>
      </w:r>
      <w:r w:rsidR="00650EC2">
        <w:t xml:space="preserve"> previous publications</w:t>
      </w:r>
      <w:r w:rsidR="00F42364">
        <w:t xml:space="preserve"> </w:t>
      </w:r>
      <w:r w:rsidR="00F42364">
        <w:fldChar w:fldCharType="begin"/>
      </w:r>
      <w:r w:rsidR="00AE21C1">
        <w:instrText xml:space="preserve"> ADDIN ZOTERO_ITEM CSL_CITATION {"citationID":"pNaGrqI1","properties":{"formattedCitation":"{\\rtf (38\\uc0\\u8211{}43)}","plainCitation":"(38–43)"},"citationItems":[{"id":358,"uris":["http://zotero.org/users/2565720/items/7SS9Q56S"],"uri":["http://zotero.org/users/2565720/items/7SS9Q56S"],"itemData":{"id":358,"type":"article-journal","title":"Disruption of the Operon Encoding Ehb Hydrogenase Limits Anabolic CO2 Assimilation in the Archaeon Methanococcus maripaludis","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Methanococcus maripaludis","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AE21C1" w:rsidRPr="00AE21C1">
        <w:rPr>
          <w:rFonts w:cs="Times New Roman"/>
          <w:szCs w:val="24"/>
        </w:rPr>
        <w:t>(38–43)</w:t>
      </w:r>
      <w:r w:rsidR="00F42364">
        <w:fldChar w:fldCharType="end"/>
      </w:r>
      <w:r w:rsidR="00650EC2">
        <w:t>. Th</w:t>
      </w:r>
      <w:r w:rsidR="00F42364">
        <w:t xml:space="preserve">ough the breadth of these knockout genotypes is limited, they are all vital pieces of </w:t>
      </w:r>
      <w:r w:rsidR="00650EC2">
        <w:t xml:space="preserve">central carbon metabolism and </w:t>
      </w:r>
      <w:r w:rsidR="00F42364">
        <w:t>therefore</w:t>
      </w:r>
      <w:r w:rsidR="00650EC2">
        <w:t xml:space="preserve">, they give us a good idea of how well our model can predict knockouts in central catabolism. In comparing with these data, </w:t>
      </w:r>
      <w:r w:rsidR="009D69A7">
        <w:t xml:space="preserve">as shown in Figure 3, </w:t>
      </w:r>
      <w:r w:rsidR="00F42364">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55C425A" w14:textId="31EE0253" w:rsidR="00650EC2" w:rsidRDefault="00F42364" w:rsidP="007A2129">
      <w:pPr>
        <w:spacing w:line="480" w:lineRule="auto"/>
      </w:pPr>
      <w:r>
        <w:t xml:space="preserve">It is also worth noting that all </w:t>
      </w:r>
      <w:r w:rsidR="004D13B8">
        <w:t xml:space="preserve">3 incorrect predictions had regulatory bases. In these cases, knockouts of 5 or 6 hydrogenases are lethal in formate-grown cells with downregulation of the glyceraldehyde-3-phosphate ferredoxin oxidoreductase (GAPOR) cycle. When </w:t>
      </w:r>
      <w:r w:rsidR="009F4D6C">
        <w:t xml:space="preserve">the GAPOR cycle is </w:t>
      </w:r>
      <w:r w:rsidR="004D13B8">
        <w:t>upregulated</w:t>
      </w:r>
      <w:r w:rsidR="009F4D6C">
        <w:t xml:space="preserve"> (as in </w:t>
      </w:r>
      <w:r w:rsidR="009F4D6C">
        <w:rPr>
          <w:rFonts w:cs="Times New Roman"/>
        </w:rPr>
        <w:t>Δ</w:t>
      </w:r>
      <w:r w:rsidR="009F4D6C">
        <w:t>6H2ase</w:t>
      </w:r>
      <w:r w:rsidR="009F4D6C" w:rsidRPr="009F4D6C">
        <w:rPr>
          <w:vertAlign w:val="subscript"/>
        </w:rPr>
        <w:t>supp</w:t>
      </w:r>
      <w:r w:rsidR="009F4D6C">
        <w:t xml:space="preserve"> and </w:t>
      </w:r>
      <w:r w:rsidR="009F4D6C">
        <w:rPr>
          <w:rFonts w:cs="Times New Roman"/>
        </w:rPr>
        <w:t>Δ</w:t>
      </w:r>
      <w:r w:rsidR="009F4D6C">
        <w:t>7H2ase</w:t>
      </w:r>
      <w:r w:rsidR="009F4D6C" w:rsidRPr="009F4D6C">
        <w:rPr>
          <w:vertAlign w:val="subscript"/>
        </w:rPr>
        <w:t>supp</w:t>
      </w:r>
      <w:r w:rsidR="009F4D6C">
        <w:t>)</w:t>
      </w:r>
      <w:r w:rsidR="004D13B8">
        <w:t xml:space="preserve">, </w:t>
      </w:r>
      <w:r w:rsidR="009F4D6C">
        <w:t>it</w:t>
      </w:r>
      <w:r w:rsidR="004D13B8">
        <w:t xml:space="preserve"> provide</w:t>
      </w:r>
      <w:r w:rsidR="009F4D6C">
        <w:t>s</w:t>
      </w:r>
      <w:r w:rsidR="004D13B8">
        <w:t xml:space="preserve"> anaplerotic electrons </w:t>
      </w:r>
      <w:r w:rsidR="009F4D6C">
        <w:t>that</w:t>
      </w:r>
      <w:r w:rsidR="004D13B8">
        <w:t xml:space="preserve"> </w:t>
      </w:r>
      <w:r w:rsidR="009F4D6C">
        <w:t xml:space="preserve">allow cell growth in formate media, even when missing </w:t>
      </w:r>
      <w:r w:rsidR="004D13B8">
        <w:t xml:space="preserve">up to 7 hydrogenases. </w:t>
      </w:r>
      <w:r w:rsidR="009F4D6C">
        <w:t>Upregulation of the GAPOR cycle is a regulatory difference, and we have chosen to leave the cycle upregulated as a default to allow for a richer spectrum of possible flux distributions. Thus, although our default model does not predict knockout growth phenotypes with 100% accuracy, it can easily be tuned to reflect regulatory differences.</w:t>
      </w:r>
      <w:r w:rsidR="00650EC2">
        <w:t xml:space="preserve"> </w:t>
      </w:r>
    </w:p>
    <w:p w14:paraId="5C3276FB" w14:textId="77777777" w:rsidR="00992E1B" w:rsidRDefault="00992E1B" w:rsidP="00992E1B">
      <w:pPr>
        <w:pStyle w:val="Heading2"/>
      </w:pPr>
      <w:r>
        <w:lastRenderedPageBreak/>
        <w:t>Thermodynamic Calculations</w:t>
      </w:r>
    </w:p>
    <w:p w14:paraId="328C7F12" w14:textId="6452FB49" w:rsidR="006D6FE3" w:rsidRDefault="00992E1B" w:rsidP="00992E1B">
      <w:pPr>
        <w:spacing w:line="480" w:lineRule="auto"/>
      </w:pPr>
      <w:r>
        <w:t xml:space="preserve">Free energy plays a key role in biochemistry as all biological systems must have a sufficiently low overall free energy to support </w:t>
      </w:r>
      <w:commentRangeStart w:id="451"/>
      <w:r>
        <w:t>growth</w:t>
      </w:r>
      <w:commentRangeEnd w:id="451"/>
      <w:r w:rsidR="005C589C">
        <w:rPr>
          <w:rStyle w:val="CommentReference"/>
          <w:rFonts w:asciiTheme="minorHAnsi" w:hAnsiTheme="minorHAnsi"/>
        </w:rPr>
        <w:commentReference w:id="451"/>
      </w:r>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AE21C1">
        <w:instrText xml:space="preserve"> ADDIN ZOTERO_ITEM CSL_CITATION {"citationID":"2p3t5qv1lr","properties":{"formattedCitation":"(27)","plainCitation":"(27)"},"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AE21C1" w:rsidRPr="00AE21C1">
        <w:rPr>
          <w:rFonts w:cs="Times New Roman"/>
        </w:rPr>
        <w:t>(27)</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AE21C1">
        <w:instrText xml:space="preserve"> ADDIN ZOTERO_ITEM CSL_CITATION {"citationID":"f23h5d5rc","properties":{"formattedCitation":"(28)","plainCitation":"(28)"},"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AE21C1" w:rsidRPr="00AE21C1">
        <w:rPr>
          <w:rFonts w:cs="Times New Roman"/>
        </w:rPr>
        <w:t>(28)</w:t>
      </w:r>
      <w:r w:rsidR="00111F78">
        <w:fldChar w:fldCharType="end"/>
      </w:r>
      <w:r w:rsidR="00111F78">
        <w:t xml:space="preserve">. </w:t>
      </w:r>
      <w:r>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overall biochemical “reaction” </w:t>
      </w:r>
      <w:r w:rsidR="00DC26B4">
        <w:t>of a</w:t>
      </w:r>
      <w:r w:rsidR="004B077E">
        <w:t xml:space="preserve"> </w:t>
      </w:r>
      <w:proofErr w:type="gramStart"/>
      <w:r w:rsidR="004B077E">
        <w:t>model,</w:t>
      </w:r>
      <w:proofErr w:type="gramEnd"/>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This additional constraint can be added by</w:t>
      </w:r>
      <w:r w:rsidR="006D6FE3">
        <w:t xml:space="preserve"> restricting overall free energy to be negative, the equivalent of imposing the second law of thermodynamics on the organism </w:t>
      </w:r>
      <w:commentRangeStart w:id="452"/>
      <w:r w:rsidR="006D6FE3">
        <w:t>itself</w:t>
      </w:r>
      <w:commentRangeEnd w:id="452"/>
      <w:r w:rsidR="00967F47">
        <w:rPr>
          <w:rStyle w:val="CommentReference"/>
          <w:rFonts w:asciiTheme="minorHAnsi" w:hAnsiTheme="minorHAnsi"/>
        </w:rPr>
        <w:commentReference w:id="452"/>
      </w:r>
      <w:r w:rsidR="006D6FE3">
        <w:t xml:space="preserve">. </w:t>
      </w:r>
    </w:p>
    <w:p w14:paraId="42919EC9" w14:textId="28445362" w:rsidR="00992E1B" w:rsidRDefault="006D6FE3" w:rsidP="007A2129">
      <w:pPr>
        <w:spacing w:line="480" w:lineRule="auto"/>
      </w:pPr>
      <w:r>
        <w:t xml:space="preserve">We expect that </w:t>
      </w:r>
      <w:r w:rsidR="00DC26B4">
        <w:t>this straightforward calculation (see Methods)</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AE21C1">
        <w:instrText xml:space="preserve"> ADDIN ZOTERO_ITEM CSL_CITATION {"citationID":"1dpvgoc3al","properties":{"formattedCitation":"(26)","plainCitation":"(26)"},"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AE21C1" w:rsidRPr="00AE21C1">
        <w:rPr>
          <w:rFonts w:cs="Times New Roman"/>
        </w:rPr>
        <w:t>(26)</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w:t>
      </w:r>
      <w:r w:rsidR="008946EC">
        <w:lastRenderedPageBreak/>
        <w:t xml:space="preserve">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see Supplementary Materials)</w:t>
      </w:r>
      <w:r w:rsidR="008946EC">
        <w:t>.</w:t>
      </w:r>
    </w:p>
    <w:p w14:paraId="4063BF53" w14:textId="21105EDF" w:rsidR="00B36C33" w:rsidRDefault="00603980" w:rsidP="00B36C33">
      <w:pPr>
        <w:pStyle w:val="Heading2"/>
      </w:pPr>
      <w:r>
        <w:t>Reconstruction and Model</w:t>
      </w:r>
      <w:r w:rsidR="00B36C33">
        <w:t xml:space="preserve"> </w:t>
      </w:r>
      <w:commentRangeStart w:id="453"/>
      <w:r w:rsidR="00B36C33">
        <w:t>Distribution</w:t>
      </w:r>
      <w:commentRangeEnd w:id="453"/>
      <w:r w:rsidR="00967F47">
        <w:rPr>
          <w:rStyle w:val="CommentReference"/>
          <w:rFonts w:asciiTheme="minorHAnsi" w:eastAsiaTheme="minorHAnsi" w:hAnsiTheme="minorHAnsi" w:cstheme="minorBidi"/>
          <w:b w:val="0"/>
          <w:bCs w:val="0"/>
          <w:color w:val="auto"/>
        </w:rPr>
        <w:commentReference w:id="453"/>
      </w:r>
    </w:p>
    <w:p w14:paraId="3F60C21B" w14:textId="79B588AB"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AE21C1">
        <w:instrText xml:space="preserve"> ADDIN ZOTERO_ITEM CSL_CITATION {"citationID":"2q74n3gsc3","properties":{"formattedCitation":"(36)","plainCitation":"(36)"},"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AE21C1" w:rsidRPr="00AE21C1">
        <w:rPr>
          <w:rFonts w:cs="Times New Roman"/>
        </w:rPr>
        <w:t>(36)</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but also include crosslinks to KEGG</w:t>
      </w:r>
      <w:r w:rsidR="00322F94">
        <w:t xml:space="preserve"> identifiers </w:t>
      </w:r>
      <w:r w:rsidR="00322F94">
        <w:fldChar w:fldCharType="begin"/>
      </w:r>
      <w:r w:rsidR="00AE21C1">
        <w:instrText xml:space="preserve"> ADDIN ZOTERO_ITEM CSL_CITATION {"citationID":"1o8214b19b","properties":{"formattedCitation":"(30)","plainCitation":"(30)"},"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AE21C1" w:rsidRPr="00AE21C1">
        <w:rPr>
          <w:rFonts w:cs="Times New Roman"/>
        </w:rPr>
        <w:t>(30)</w:t>
      </w:r>
      <w:r w:rsidR="00322F94">
        <w:fldChar w:fldCharType="end"/>
      </w:r>
      <w:r w:rsidR="00322F94">
        <w:t xml:space="preserve">, enzyme commission numbers, and reaction subsystems where available. Each reaction and gene in the </w:t>
      </w:r>
      <w:r w:rsidR="00967F47">
        <w:t>reconstruction</w:t>
      </w:r>
      <w:r w:rsidR="00322F94">
        <w:t xml:space="preserve"> is justified and connected to its literature and/or database source (see Supplementary Materials).</w:t>
      </w:r>
      <w:r w:rsidR="00992E1B">
        <w:t xml:space="preserve"> </w:t>
      </w:r>
    </w:p>
    <w:p w14:paraId="0994C86E" w14:textId="1B7F81F6" w:rsidR="00322F94" w:rsidRPr="00516D83" w:rsidRDefault="00992E1B" w:rsidP="00603980">
      <w:pPr>
        <w:spacing w:line="480" w:lineRule="auto"/>
      </w:pPr>
      <w:r>
        <w:t>Additionally, we have sought to maximize usability of both our reconstruction and the resulting model.</w:t>
      </w:r>
      <w:r w:rsidR="00322F94">
        <w:t xml:space="preserve"> The systems biology markup language (SBML) is a standard medium for distributing metabolic reconstructions </w:t>
      </w:r>
      <w:r w:rsidR="00322F94">
        <w:fldChar w:fldCharType="begin"/>
      </w:r>
      <w:r w:rsidR="00584373">
        <w:instrText xml:space="preserve"> ADDIN ZOTERO_ITEM CSL_CITATION {"citationID":"mvn2s0n0e","properties":{"formattedCitation":"(55)","plainCitation":"(55)"},"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584373" w:rsidRPr="00584373">
        <w:rPr>
          <w:rFonts w:cs="Times New Roman"/>
        </w:rPr>
        <w:t>(55)</w:t>
      </w:r>
      <w:r w:rsidR="00322F94">
        <w:fldChar w:fldCharType="end"/>
      </w:r>
      <w:r w:rsidR="00322F94">
        <w:t xml:space="preserve">; thus, we have included our reaction network in SBML.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see Supplementary Materials). </w:t>
      </w:r>
      <w:r w:rsidR="00A512C1">
        <w:t>In the interest of transparency and to support the</w:t>
      </w:r>
      <w:r w:rsidR="00E515B0">
        <w:t xml:space="preserve"> iterative process of reconstructing </w:t>
      </w:r>
      <w:r w:rsidR="00E515B0">
        <w:lastRenderedPageBreak/>
        <w:t xml:space="preserve">metabolic networks, w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F6A5CBF" w14:textId="77777777" w:rsidR="00414739" w:rsidRDefault="00414739" w:rsidP="00414739">
      <w:pPr>
        <w:pStyle w:val="Heading1"/>
      </w:pPr>
      <w:r>
        <w:t>Discussion</w:t>
      </w:r>
    </w:p>
    <w:p w14:paraId="63E23DC8" w14:textId="4253E662" w:rsidR="00CF4E3A" w:rsidRDefault="00A512C1" w:rsidP="007A2129">
      <w:pPr>
        <w:spacing w:line="480" w:lineRule="auto"/>
      </w:pPr>
      <w:r>
        <w:t xml:space="preserve">Metabolic reconstructions provide us with a computational approach to studying the complexity of genome-scale biochemistry. With iMR544, we have created the most comprehensive </w:t>
      </w:r>
      <w:r w:rsidR="00444242">
        <w:t>reconstruction</w:t>
      </w:r>
      <w:r>
        <w:t xml:space="preserve"> of </w:t>
      </w:r>
      <w:r>
        <w:rPr>
          <w:i/>
        </w:rPr>
        <w:t xml:space="preserve">M. maripaludis </w:t>
      </w:r>
      <w:r>
        <w:t>currently available</w:t>
      </w:r>
      <w:r w:rsidR="00444242">
        <w:t>, the first manually-curated reconstruction built on top of likelihood based gap</w:t>
      </w:r>
      <w:r w:rsidR="00CD3E73">
        <w:t xml:space="preserve"> </w:t>
      </w:r>
      <w:r w:rsidR="00444242">
        <w:t xml:space="preserve">filling, and a straightforward new method to add thermodynamic constraints to metabolic models. </w:t>
      </w:r>
    </w:p>
    <w:p w14:paraId="2111911F" w14:textId="77777777" w:rsidR="00CF4E3A" w:rsidRDefault="00444242" w:rsidP="007A2129">
      <w:pPr>
        <w:spacing w:line="480" w:lineRule="auto"/>
      </w:pPr>
      <w:r>
        <w:t xml:space="preserve">Our reconstruction process hinged first and foremost on literature sources, which provided </w:t>
      </w:r>
      <w:r w:rsidR="00CF4E3A">
        <w:t xml:space="preserve">high </w:t>
      </w:r>
      <w:r>
        <w:t xml:space="preserve">quality </w:t>
      </w:r>
      <w:r w:rsidR="00CF4E3A">
        <w:t>biochemical information</w:t>
      </w:r>
      <w:r>
        <w:t xml:space="preserve">. </w:t>
      </w:r>
      <w:r w:rsidR="00CF4E3A">
        <w:t xml:space="preserve">Through manual curation from these sources, we created a model with an accurate representation of the Wolfe Cycle, added pathways to synthesize methanogenic coenzymes, included </w:t>
      </w:r>
      <w:proofErr w:type="spellStart"/>
      <w:r w:rsidR="00CF4E3A">
        <w:t>archaellin</w:t>
      </w:r>
      <w:proofErr w:type="spellEnd"/>
      <w:r w:rsidR="00CF4E3A">
        <w:t xml:space="preserve"> and </w:t>
      </w:r>
      <w:proofErr w:type="spellStart"/>
      <w:r w:rsidR="00CF4E3A">
        <w:t>archaeol</w:t>
      </w:r>
      <w:proofErr w:type="spellEnd"/>
      <w:r w:rsidR="00CF4E3A">
        <w:t xml:space="preserve"> lipid </w:t>
      </w:r>
      <w:proofErr w:type="spellStart"/>
      <w:r w:rsidR="00CF4E3A">
        <w:t>biosyntheses</w:t>
      </w:r>
      <w:proofErr w:type="spellEnd"/>
      <w:r w:rsidR="00CF4E3A">
        <w:t>, and corrected the sulfur assimilation pathway. The efficacy of rigorous manual curation is shown not only in t</w:t>
      </w:r>
      <w:r>
        <w:t xml:space="preserve">he qualitative accuracy of our </w:t>
      </w:r>
      <w:r w:rsidR="00CF4E3A">
        <w:t xml:space="preserve">reconstruction, but also in the </w:t>
      </w:r>
      <w:r>
        <w:t>formidable quantitative capabilities</w:t>
      </w:r>
      <w:r w:rsidR="00CF4E3A">
        <w:t xml:space="preserve"> of the resulting </w:t>
      </w:r>
      <w:commentRangeStart w:id="454"/>
      <w:r w:rsidR="00CF4E3A">
        <w:t>model</w:t>
      </w:r>
      <w:commentRangeEnd w:id="454"/>
      <w:r w:rsidR="00CF4E3A">
        <w:t xml:space="preserve">. </w:t>
      </w:r>
      <w:r w:rsidR="00CF4E3A">
        <w:rPr>
          <w:rStyle w:val="CommentReference"/>
          <w:rFonts w:asciiTheme="minorHAnsi" w:hAnsiTheme="minorHAnsi"/>
        </w:rPr>
        <w:commentReference w:id="454"/>
      </w:r>
    </w:p>
    <w:p w14:paraId="7BEEF50C" w14:textId="204DEEBB" w:rsidR="00CF4F3E" w:rsidRDefault="00CF4E3A" w:rsidP="007A2129">
      <w:pPr>
        <w:spacing w:line="480" w:lineRule="auto"/>
      </w:pPr>
      <w:r>
        <w:t>This reconstruction is also, to our knowledge, the first genome scale metabolic network created using likelihood-based gap</w:t>
      </w:r>
      <w:r w:rsidR="00CD3E73">
        <w:t xml:space="preserve"> </w:t>
      </w:r>
      <w:r>
        <w:t xml:space="preserve">filling. Favoring this method over a maximum parsimony method helped us to automatically identify 66 more genes, increasing the gene coverage of our reconstruction prior to the start of manual curation. Simultaneously, we were also able to assign </w:t>
      </w:r>
      <w:r w:rsidR="00EA0242">
        <w:t>reaction likelihood scores f</w:t>
      </w:r>
      <w:r>
        <w:t>o</w:t>
      </w:r>
      <w:r w:rsidR="00EA0242">
        <w:t>r</w:t>
      </w:r>
      <w:r>
        <w:t xml:space="preserve"> many of the reactions, </w:t>
      </w:r>
      <w:r w:rsidR="00CF4F3E">
        <w:t>lending a measure of confidence level for including each reaction in the network.</w:t>
      </w:r>
      <w:r>
        <w:t xml:space="preserve"> </w:t>
      </w:r>
    </w:p>
    <w:p w14:paraId="7B481CFC" w14:textId="22B9C4EF" w:rsidR="00CF4F3E" w:rsidRDefault="00CF4F3E" w:rsidP="007A2129">
      <w:pPr>
        <w:spacing w:line="480" w:lineRule="auto"/>
      </w:pPr>
      <w:r>
        <w:lastRenderedPageBreak/>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3A81E831" w14:textId="68E410B6" w:rsidR="00E03BFB" w:rsidRDefault="00CF4F3E" w:rsidP="007A2129">
      <w:pPr>
        <w:spacing w:line="480" w:lineRule="auto"/>
      </w:pPr>
      <w:r>
        <w:t xml:space="preserve">We recognize that our reconstruction effort represents only an incremental </w:t>
      </w:r>
      <w:r w:rsidR="00EA0242">
        <w:t>step toward</w:t>
      </w:r>
      <w:r>
        <w:t xml:space="preserve"> understanding </w:t>
      </w:r>
      <w:r>
        <w:rPr>
          <w:i/>
        </w:rPr>
        <w:t xml:space="preserve">M. maripaludis </w:t>
      </w:r>
      <w:r>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In addition to distributing our model in SBML format, we have also included </w:t>
      </w:r>
      <w:r w:rsidR="00E03BFB">
        <w:t>numerous functions for modifying the reconstruction, simulating</w:t>
      </w:r>
      <w:r>
        <w:t xml:space="preserve"> growth</w:t>
      </w:r>
      <w:r w:rsidR="00E03BFB">
        <w:t xml:space="preserve">, and predicting gene knockout lethality. By following this model of reconstruction distribution, we hope to encourage increased transparency and user-friendliness in all metabolic network reconstructions. </w:t>
      </w:r>
    </w:p>
    <w:p w14:paraId="30078ECD" w14:textId="29663604" w:rsidR="00650EC2" w:rsidRDefault="00E03BFB" w:rsidP="00EA0242">
      <w:pPr>
        <w:spacing w:line="480" w:lineRule="auto"/>
      </w:pPr>
      <w:r>
        <w:t>Taken together, this work demonstrates both the importance of doing extensive manual curation and the effectiveness of using automated gene homology based methods when rec</w:t>
      </w:r>
      <w:r w:rsidR="00EA0242">
        <w:t>onstructing metabolic networks. Automated methods such as likelihood based gap</w:t>
      </w:r>
      <w:r w:rsidR="00CD3E73">
        <w:t xml:space="preserve"> </w:t>
      </w:r>
      <w:r w:rsidR="00EA0242">
        <w:t>filling are invaluable in their ability to quickly expand and enrich the reaction network</w:t>
      </w:r>
      <w:r w:rsidR="00CD3A80">
        <w:t xml:space="preserve">, but </w:t>
      </w:r>
      <w:r w:rsidR="00EA0242">
        <w:t>literature from experimental studies</w:t>
      </w:r>
      <w:r w:rsidR="00CD3A80">
        <w:t xml:space="preserve"> still</w:t>
      </w:r>
      <w:r w:rsidR="00EA0242">
        <w:t xml:space="preserve"> serves as the gold standard for adding new pieces to a reconstruction</w:t>
      </w:r>
      <w:r w:rsidR="00CD3A80">
        <w:t xml:space="preserve"> and verifying biochemical pathways</w:t>
      </w:r>
      <w:r w:rsidR="00EA0242">
        <w:t>. Above all, the goal of a metabolic network reconstruction is to create a realistic representation of organism metabolism that can then be used to push forward biological discovery and fuel innovations in strain design. With this reconstruction, we have contributed a</w:t>
      </w:r>
      <w:r>
        <w:t xml:space="preserve"> </w:t>
      </w:r>
      <w:r>
        <w:lastRenderedPageBreak/>
        <w:t xml:space="preserve">tool to help understand the unique biochemistry of hydrogenotrophic methanogens and unlock their </w:t>
      </w:r>
      <w:r w:rsidR="00EA0242">
        <w:t xml:space="preserve">potential as </w:t>
      </w:r>
      <w:r>
        <w:t xml:space="preserve">metabolic engineering </w:t>
      </w:r>
      <w:r w:rsidR="00EA0242">
        <w:t>targets</w:t>
      </w:r>
      <w:r>
        <w:t xml:space="preserve">. </w:t>
      </w:r>
    </w:p>
    <w:p w14:paraId="2DA253A2" w14:textId="77777777" w:rsidR="00414739" w:rsidRDefault="00414739" w:rsidP="00414739">
      <w:pPr>
        <w:pStyle w:val="Heading1"/>
      </w:pPr>
      <w:r>
        <w:t>Acknowledgements</w:t>
      </w:r>
    </w:p>
    <w:p w14:paraId="476F3110" w14:textId="69AF48AB"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0FBA0A08" w14:textId="77777777" w:rsidR="00A40676" w:rsidRPr="00A40676" w:rsidRDefault="00414739" w:rsidP="00BF524A">
      <w:pPr>
        <w:pStyle w:val="Heading1"/>
      </w:pPr>
      <w:r>
        <w:t>References</w:t>
      </w:r>
    </w:p>
    <w:p w14:paraId="016B9BC3" w14:textId="77777777" w:rsidR="00584373" w:rsidRDefault="00A40676" w:rsidP="00584373">
      <w:pPr>
        <w:pStyle w:val="Bibliography"/>
      </w:pPr>
      <w:r>
        <w:fldChar w:fldCharType="begin"/>
      </w:r>
      <w:r w:rsidR="00C61E65">
        <w:instrText xml:space="preserve"> ADDIN ZOTERO_BIBL {"custom":[]} CSL_BIBLIOGRAPHY </w:instrText>
      </w:r>
      <w:r>
        <w:fldChar w:fldCharType="separate"/>
      </w:r>
      <w:r w:rsidR="00584373">
        <w:t xml:space="preserve">1. </w:t>
      </w:r>
      <w:r w:rsidR="00584373">
        <w:tab/>
      </w:r>
      <w:r w:rsidR="00584373">
        <w:rPr>
          <w:b/>
          <w:bCs/>
        </w:rPr>
        <w:t>Haynes CA</w:t>
      </w:r>
      <w:r w:rsidR="00584373">
        <w:t xml:space="preserve">, </w:t>
      </w:r>
      <w:r w:rsidR="00584373">
        <w:rPr>
          <w:b/>
          <w:bCs/>
        </w:rPr>
        <w:t>Gonzalez R</w:t>
      </w:r>
      <w:r w:rsidR="00584373">
        <w:t xml:space="preserve">. 2014. Rethinking biological activation of methane and conversion to liquid fuels. Nat Chem Biol </w:t>
      </w:r>
      <w:r w:rsidR="00584373">
        <w:rPr>
          <w:b/>
          <w:bCs/>
        </w:rPr>
        <w:t>10</w:t>
      </w:r>
      <w:r w:rsidR="00584373">
        <w:t>:331–339.</w:t>
      </w:r>
    </w:p>
    <w:p w14:paraId="184347D5" w14:textId="77777777" w:rsidR="00584373" w:rsidRDefault="00584373" w:rsidP="00584373">
      <w:pPr>
        <w:pStyle w:val="Bibliography"/>
      </w:pPr>
      <w:r>
        <w:t xml:space="preserve">2. </w:t>
      </w:r>
      <w:r>
        <w:tab/>
      </w:r>
      <w:r>
        <w:rPr>
          <w:b/>
          <w:bCs/>
        </w:rPr>
        <w:t>Zhang X</w:t>
      </w:r>
      <w:r>
        <w:t xml:space="preserve">, </w:t>
      </w:r>
      <w:r>
        <w:rPr>
          <w:b/>
          <w:bCs/>
        </w:rPr>
        <w:t>Myhrvold NP</w:t>
      </w:r>
      <w:r>
        <w:t xml:space="preserve">, </w:t>
      </w:r>
      <w:r>
        <w:rPr>
          <w:b/>
          <w:bCs/>
        </w:rPr>
        <w:t>Caldeira K</w:t>
      </w:r>
      <w:r>
        <w:t xml:space="preserve">. 2014. Key factors for assessing climate benefits of natural gas versus coal electricity generation. Environ Res Lett </w:t>
      </w:r>
      <w:r>
        <w:rPr>
          <w:b/>
          <w:bCs/>
        </w:rPr>
        <w:t>9</w:t>
      </w:r>
      <w:r>
        <w:t>:114022.</w:t>
      </w:r>
    </w:p>
    <w:p w14:paraId="68276E80" w14:textId="77777777" w:rsidR="00584373" w:rsidRDefault="00584373" w:rsidP="00584373">
      <w:pPr>
        <w:pStyle w:val="Bibliography"/>
      </w:pPr>
      <w:r>
        <w:t xml:space="preserve">3. </w:t>
      </w:r>
      <w:r>
        <w:tab/>
      </w:r>
      <w:r>
        <w:rPr>
          <w:b/>
          <w:bCs/>
        </w:rPr>
        <w:t>Mueller TJ</w:t>
      </w:r>
      <w:r>
        <w:t xml:space="preserve">, </w:t>
      </w:r>
      <w:r>
        <w:rPr>
          <w:b/>
          <w:bCs/>
        </w:rPr>
        <w:t>Grisewood MJ</w:t>
      </w:r>
      <w:r>
        <w:t xml:space="preserve">, </w:t>
      </w:r>
      <w:r>
        <w:rPr>
          <w:b/>
          <w:bCs/>
        </w:rPr>
        <w:t>Nazem-Bokaee H</w:t>
      </w:r>
      <w:r>
        <w:t xml:space="preserve">, </w:t>
      </w:r>
      <w:r>
        <w:rPr>
          <w:b/>
          <w:bCs/>
        </w:rPr>
        <w:t>Gopalakrishnan S</w:t>
      </w:r>
      <w:r>
        <w:t xml:space="preserve">, </w:t>
      </w:r>
      <w:r>
        <w:rPr>
          <w:b/>
          <w:bCs/>
        </w:rPr>
        <w:t>Ferry JG</w:t>
      </w:r>
      <w:r>
        <w:t xml:space="preserve">, </w:t>
      </w:r>
      <w:r>
        <w:rPr>
          <w:b/>
          <w:bCs/>
        </w:rPr>
        <w:t>Wood TK</w:t>
      </w:r>
      <w:r>
        <w:t xml:space="preserve">, </w:t>
      </w:r>
      <w:r>
        <w:rPr>
          <w:b/>
          <w:bCs/>
        </w:rPr>
        <w:t>Maranas CD</w:t>
      </w:r>
      <w:r>
        <w:t xml:space="preserve">. 2014. Methane oxidation by anaerobic archaea for conversion to liquid fuels. J Ind Microbiol Biotechnol </w:t>
      </w:r>
      <w:r>
        <w:rPr>
          <w:b/>
          <w:bCs/>
        </w:rPr>
        <w:t>42</w:t>
      </w:r>
      <w:r>
        <w:t>:391–401.</w:t>
      </w:r>
    </w:p>
    <w:p w14:paraId="4BC70BB7" w14:textId="77777777" w:rsidR="00584373" w:rsidRDefault="00584373" w:rsidP="00584373">
      <w:pPr>
        <w:pStyle w:val="Bibliography"/>
      </w:pPr>
      <w:r>
        <w:t xml:space="preserve">4.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2E193A3B" w14:textId="77777777" w:rsidR="00584373" w:rsidRDefault="00584373" w:rsidP="00584373">
      <w:pPr>
        <w:pStyle w:val="Bibliography"/>
      </w:pPr>
      <w:r>
        <w:t xml:space="preserve">5.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18DBBF9B" w14:textId="77777777" w:rsidR="00584373" w:rsidRDefault="00584373" w:rsidP="00584373">
      <w:pPr>
        <w:pStyle w:val="Bibliography"/>
      </w:pPr>
      <w:r>
        <w:lastRenderedPageBreak/>
        <w:t xml:space="preserve">6. </w:t>
      </w:r>
      <w:r>
        <w:tab/>
      </w:r>
      <w:r>
        <w:rPr>
          <w:b/>
          <w:bCs/>
        </w:rPr>
        <w:t>Deppenmeier U</w:t>
      </w:r>
      <w:r>
        <w:t xml:space="preserve">. 2002. The unique biochemistry of methanogenesis. Prog Nucleic Acid Res Mol Biol </w:t>
      </w:r>
      <w:r>
        <w:rPr>
          <w:b/>
          <w:bCs/>
        </w:rPr>
        <w:t>71</w:t>
      </w:r>
      <w:r>
        <w:t>:223–283.</w:t>
      </w:r>
    </w:p>
    <w:p w14:paraId="41524C70" w14:textId="77777777" w:rsidR="00584373" w:rsidRDefault="00584373" w:rsidP="00584373">
      <w:pPr>
        <w:pStyle w:val="Bibliography"/>
      </w:pPr>
      <w:r>
        <w:t xml:space="preserve">7. </w:t>
      </w:r>
      <w:r>
        <w:tab/>
      </w:r>
      <w:r>
        <w:rPr>
          <w:b/>
          <w:bCs/>
        </w:rPr>
        <w:t>Heiden S</w:t>
      </w:r>
      <w:r>
        <w:t xml:space="preserve">, </w:t>
      </w:r>
      <w:r>
        <w:rPr>
          <w:b/>
          <w:bCs/>
        </w:rPr>
        <w:t>Hedderich R</w:t>
      </w:r>
      <w:r>
        <w:t xml:space="preserve">, </w:t>
      </w:r>
      <w:r>
        <w:rPr>
          <w:b/>
          <w:bCs/>
        </w:rPr>
        <w:t>Setzke E</w:t>
      </w:r>
      <w:r>
        <w:t xml:space="preserve">, </w:t>
      </w:r>
      <w:r>
        <w:rPr>
          <w:b/>
          <w:bCs/>
        </w:rPr>
        <w:t>Thauer RK</w:t>
      </w:r>
      <w:r>
        <w:t xml:space="preserve">. 1993. Purification of a cytochrome b containing H2:heterodisulfide oxidoreductase complex from membranes of Methanosarcina barkeri. Eur J Biochem </w:t>
      </w:r>
      <w:r>
        <w:rPr>
          <w:b/>
          <w:bCs/>
        </w:rPr>
        <w:t>213</w:t>
      </w:r>
      <w:r>
        <w:t>:529–535.</w:t>
      </w:r>
    </w:p>
    <w:p w14:paraId="0D4B4832" w14:textId="77777777" w:rsidR="00584373" w:rsidRDefault="00584373" w:rsidP="00584373">
      <w:pPr>
        <w:pStyle w:val="Bibliography"/>
      </w:pPr>
      <w:r>
        <w:t xml:space="preserve">8. </w:t>
      </w:r>
      <w:r>
        <w:tab/>
      </w:r>
      <w:r>
        <w:rPr>
          <w:b/>
          <w:bCs/>
        </w:rPr>
        <w:t>Setzke E</w:t>
      </w:r>
      <w:r>
        <w:t xml:space="preserve">, </w:t>
      </w:r>
      <w:r>
        <w:rPr>
          <w:b/>
          <w:bCs/>
        </w:rPr>
        <w:t>Hedderich R</w:t>
      </w:r>
      <w:r>
        <w:t xml:space="preserve">, </w:t>
      </w:r>
      <w:r>
        <w:rPr>
          <w:b/>
          <w:bCs/>
        </w:rPr>
        <w:t>Heiden S</w:t>
      </w:r>
      <w:r>
        <w:t xml:space="preserve">, </w:t>
      </w:r>
      <w:r>
        <w:rPr>
          <w:b/>
          <w:bCs/>
        </w:rPr>
        <w:t>Thauer RK</w:t>
      </w:r>
      <w:r>
        <w:t xml:space="preserve">. 1994. H2: heterodisulfide oxidoreductase complex from Methanobacterium thermoautotrophicum. Eur J Biochem </w:t>
      </w:r>
      <w:r>
        <w:rPr>
          <w:b/>
          <w:bCs/>
        </w:rPr>
        <w:t>220</w:t>
      </w:r>
      <w:r>
        <w:t>:139–148.</w:t>
      </w:r>
    </w:p>
    <w:p w14:paraId="1C1D6209" w14:textId="77777777" w:rsidR="00584373" w:rsidRDefault="00584373" w:rsidP="00584373">
      <w:pPr>
        <w:pStyle w:val="Bibliography"/>
      </w:pPr>
      <w:r>
        <w:t xml:space="preserve">9. </w:t>
      </w:r>
      <w:r>
        <w:tab/>
      </w:r>
      <w:r>
        <w:rPr>
          <w:b/>
          <w:bCs/>
        </w:rPr>
        <w:t>Buckel W</w:t>
      </w:r>
      <w:r>
        <w:t xml:space="preserve">, </w:t>
      </w:r>
      <w:r>
        <w:rPr>
          <w:b/>
          <w:bCs/>
        </w:rPr>
        <w:t>Thauer RK</w:t>
      </w:r>
      <w:r>
        <w:t xml:space="preserve">. 2013. Energy conservation via electron bifurcating ferredoxin reduction and proton/Na+ translocating ferredoxin oxidation. Biochim Biophys Acta BBA - Bioenerg </w:t>
      </w:r>
      <w:r>
        <w:rPr>
          <w:b/>
          <w:bCs/>
        </w:rPr>
        <w:t>1827</w:t>
      </w:r>
      <w:r>
        <w:t>:94–113.</w:t>
      </w:r>
    </w:p>
    <w:p w14:paraId="2E46ABC4" w14:textId="77777777" w:rsidR="00584373" w:rsidRDefault="00584373" w:rsidP="00584373">
      <w:pPr>
        <w:pStyle w:val="Bibliography"/>
      </w:pPr>
      <w:r>
        <w:t xml:space="preserve">10. </w:t>
      </w:r>
      <w:r>
        <w:tab/>
      </w:r>
      <w:r>
        <w:rPr>
          <w:b/>
          <w:bCs/>
        </w:rPr>
        <w:t>Kaster A-K</w:t>
      </w:r>
      <w:r>
        <w:t xml:space="preserve">, </w:t>
      </w:r>
      <w:r>
        <w:rPr>
          <w:b/>
          <w:bCs/>
        </w:rPr>
        <w:t>Moll J</w:t>
      </w:r>
      <w:r>
        <w:t xml:space="preserve">, </w:t>
      </w:r>
      <w:r>
        <w:rPr>
          <w:b/>
          <w:bCs/>
        </w:rPr>
        <w:t>Parey K</w:t>
      </w:r>
      <w:r>
        <w:t xml:space="preserve">, </w:t>
      </w:r>
      <w:r>
        <w:rPr>
          <w:b/>
          <w:bCs/>
        </w:rPr>
        <w:t>Thauer RK</w:t>
      </w:r>
      <w:r>
        <w:t xml:space="preserve">. 2011. Coupling of ferredoxin and heterodisulfide reduction via electron bifurcation in hydrogenotrophic methanogenic archaea. Proc Natl Acad Sci </w:t>
      </w:r>
      <w:r>
        <w:rPr>
          <w:b/>
          <w:bCs/>
        </w:rPr>
        <w:t>108</w:t>
      </w:r>
      <w:r>
        <w:t>:2981–2986.</w:t>
      </w:r>
    </w:p>
    <w:p w14:paraId="68385664" w14:textId="77777777" w:rsidR="00584373" w:rsidRDefault="00584373" w:rsidP="00584373">
      <w:pPr>
        <w:pStyle w:val="Bibliography"/>
      </w:pPr>
      <w:r>
        <w:t xml:space="preserve">11. </w:t>
      </w:r>
      <w:r>
        <w:tab/>
      </w:r>
      <w:r>
        <w:rPr>
          <w:b/>
          <w:bCs/>
        </w:rPr>
        <w:t>Thauer RK</w:t>
      </w:r>
      <w:r>
        <w:t xml:space="preserve">. 2012. The Wolfe cycle comes full circle. Proc Natl Acad Sci </w:t>
      </w:r>
      <w:r>
        <w:rPr>
          <w:b/>
          <w:bCs/>
        </w:rPr>
        <w:t>109</w:t>
      </w:r>
      <w:r>
        <w:t>:15084–15085.</w:t>
      </w:r>
    </w:p>
    <w:p w14:paraId="54573283" w14:textId="77777777" w:rsidR="00584373" w:rsidRDefault="00584373" w:rsidP="00584373">
      <w:pPr>
        <w:pStyle w:val="Bibliography"/>
      </w:pPr>
      <w:r>
        <w:t xml:space="preserve">12. </w:t>
      </w:r>
      <w:r>
        <w:tab/>
      </w:r>
      <w:r>
        <w:rPr>
          <w:b/>
          <w:bCs/>
        </w:rPr>
        <w:t>Jones WJ</w:t>
      </w:r>
      <w:r>
        <w:t xml:space="preserve">, </w:t>
      </w:r>
      <w:r>
        <w:rPr>
          <w:b/>
          <w:bCs/>
        </w:rPr>
        <w:t>Paynter MJB</w:t>
      </w:r>
      <w:r>
        <w:t xml:space="preserve">, </w:t>
      </w:r>
      <w:r>
        <w:rPr>
          <w:b/>
          <w:bCs/>
        </w:rPr>
        <w:t>Gupta R</w:t>
      </w:r>
      <w:r>
        <w:t xml:space="preserve">. 1983. Characterization of Methanococcus maripaludis sp. nov., a new methanogen isolated from salt marsh sediment. Arch Microbiol </w:t>
      </w:r>
      <w:r>
        <w:rPr>
          <w:b/>
          <w:bCs/>
        </w:rPr>
        <w:t>135</w:t>
      </w:r>
      <w:r>
        <w:t>:91–97.</w:t>
      </w:r>
    </w:p>
    <w:p w14:paraId="3039B2EB" w14:textId="77777777" w:rsidR="00584373" w:rsidRDefault="00584373" w:rsidP="00584373">
      <w:pPr>
        <w:pStyle w:val="Bibliography"/>
      </w:pPr>
      <w:r>
        <w:t xml:space="preserve">13. </w:t>
      </w:r>
      <w:r>
        <w:tab/>
      </w:r>
      <w:r>
        <w:rPr>
          <w:b/>
          <w:bCs/>
        </w:rPr>
        <w:t>Hendrickson EL</w:t>
      </w:r>
      <w:r>
        <w:t xml:space="preserve">, </w:t>
      </w:r>
      <w:r>
        <w:rPr>
          <w:b/>
          <w:bCs/>
        </w:rPr>
        <w:t>Kaul R</w:t>
      </w:r>
      <w:r>
        <w:t xml:space="preserve">, </w:t>
      </w:r>
      <w:r>
        <w:rPr>
          <w:b/>
          <w:bCs/>
        </w:rPr>
        <w:t>Zhou Y</w:t>
      </w:r>
      <w:r>
        <w:t xml:space="preserve">, </w:t>
      </w:r>
      <w:r>
        <w:rPr>
          <w:b/>
          <w:bCs/>
        </w:rPr>
        <w:t>Bovee D</w:t>
      </w:r>
      <w:r>
        <w:t xml:space="preserve">, </w:t>
      </w:r>
      <w:r>
        <w:rPr>
          <w:b/>
          <w:bCs/>
        </w:rPr>
        <w:t>Chapman P</w:t>
      </w:r>
      <w:r>
        <w:t xml:space="preserve">, </w:t>
      </w:r>
      <w:r>
        <w:rPr>
          <w:b/>
          <w:bCs/>
        </w:rPr>
        <w:t>Chung J</w:t>
      </w:r>
      <w:r>
        <w:t xml:space="preserve">, </w:t>
      </w:r>
      <w:r>
        <w:rPr>
          <w:b/>
          <w:bCs/>
        </w:rPr>
        <w:t>Macario EC de</w:t>
      </w:r>
      <w:r>
        <w:t xml:space="preserve">, </w:t>
      </w:r>
      <w:r>
        <w:rPr>
          <w:b/>
          <w:bCs/>
        </w:rPr>
        <w:t>Dodsworth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r>
        <w:rPr>
          <w:b/>
          <w:bCs/>
        </w:rPr>
        <w:t>Porat I</w:t>
      </w:r>
      <w:r>
        <w:t xml:space="preserve">, </w:t>
      </w:r>
      <w:r>
        <w:rPr>
          <w:b/>
          <w:bCs/>
        </w:rPr>
        <w:t>Palmeiri A</w:t>
      </w:r>
      <w:r>
        <w:t xml:space="preserve">, </w:t>
      </w:r>
      <w:r>
        <w:rPr>
          <w:b/>
          <w:bCs/>
        </w:rPr>
        <w:t>Rouse G</w:t>
      </w:r>
      <w:r>
        <w:t xml:space="preserve">, </w:t>
      </w:r>
      <w:r>
        <w:rPr>
          <w:b/>
          <w:bCs/>
        </w:rPr>
        <w:lastRenderedPageBreak/>
        <w:t>Saenphimmachak C</w:t>
      </w:r>
      <w:r>
        <w:t xml:space="preserve">, </w:t>
      </w:r>
      <w:r>
        <w:rPr>
          <w:b/>
          <w:bCs/>
        </w:rPr>
        <w:t>Söll D</w:t>
      </w:r>
      <w:r>
        <w:t xml:space="preserve">, </w:t>
      </w:r>
      <w:r>
        <w:rPr>
          <w:b/>
          <w:bCs/>
        </w:rPr>
        <w:t>Dien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Hydrogenotrophic Methanogen Methanococcus maripaludis. J Bacteriol </w:t>
      </w:r>
      <w:r>
        <w:rPr>
          <w:b/>
          <w:bCs/>
        </w:rPr>
        <w:t>186</w:t>
      </w:r>
      <w:r>
        <w:t>:6956–6969.</w:t>
      </w:r>
    </w:p>
    <w:p w14:paraId="3091A75B" w14:textId="77777777" w:rsidR="00584373" w:rsidRDefault="00584373" w:rsidP="00584373">
      <w:pPr>
        <w:pStyle w:val="Bibliography"/>
      </w:pPr>
      <w:r>
        <w:t xml:space="preserve">14. </w:t>
      </w:r>
      <w:r>
        <w:tab/>
      </w:r>
      <w:r>
        <w:rPr>
          <w:b/>
          <w:bCs/>
        </w:rPr>
        <w:t>Sarmiento FB</w:t>
      </w:r>
      <w:r>
        <w:t xml:space="preserve">, </w:t>
      </w:r>
      <w:r>
        <w:rPr>
          <w:b/>
          <w:bCs/>
        </w:rPr>
        <w:t>Leigh JA</w:t>
      </w:r>
      <w:r>
        <w:t xml:space="preserve">, </w:t>
      </w:r>
      <w:r>
        <w:rPr>
          <w:b/>
          <w:bCs/>
        </w:rPr>
        <w:t>Whitman WB</w:t>
      </w:r>
      <w:r>
        <w:t xml:space="preserve">. 2011. Chapter three - Genetic Systems for Hydrogenotrophic Methanogens, p. 43–73. </w:t>
      </w:r>
      <w:r>
        <w:rPr>
          <w:i/>
          <w:iCs/>
        </w:rPr>
        <w:t>In</w:t>
      </w:r>
      <w:r>
        <w:t xml:space="preserve"> Ragsdale, ACR and SW (ed.), Methods in Enzymology. Academic Press.</w:t>
      </w:r>
    </w:p>
    <w:p w14:paraId="5ECE1A8F" w14:textId="77777777" w:rsidR="00584373" w:rsidRDefault="00584373" w:rsidP="00584373">
      <w:pPr>
        <w:pStyle w:val="Bibliography"/>
      </w:pPr>
      <w:r>
        <w:t xml:space="preserve">15. </w:t>
      </w:r>
      <w:r>
        <w:tab/>
      </w:r>
      <w:r>
        <w:rPr>
          <w:b/>
          <w:bCs/>
        </w:rPr>
        <w:t>Haydock AK</w:t>
      </w:r>
      <w:r>
        <w:t xml:space="preserve">, </w:t>
      </w:r>
      <w:r>
        <w:rPr>
          <w:b/>
          <w:bCs/>
        </w:rPr>
        <w:t>Porat I</w:t>
      </w:r>
      <w:r>
        <w:t xml:space="preserve">, </w:t>
      </w:r>
      <w:r>
        <w:rPr>
          <w:b/>
          <w:bCs/>
        </w:rPr>
        <w:t>Whitman WB</w:t>
      </w:r>
      <w:r>
        <w:t xml:space="preserve">, </w:t>
      </w:r>
      <w:r>
        <w:rPr>
          <w:b/>
          <w:bCs/>
        </w:rPr>
        <w:t>Leigh JA</w:t>
      </w:r>
      <w:r>
        <w:t xml:space="preserve">. 2004. Continuous culture of Methanococcus maripaludis under defined nutrient conditions. FEMS Microbiol Lett </w:t>
      </w:r>
      <w:r>
        <w:rPr>
          <w:b/>
          <w:bCs/>
        </w:rPr>
        <w:t>238</w:t>
      </w:r>
      <w:r>
        <w:t>:85–91.</w:t>
      </w:r>
    </w:p>
    <w:p w14:paraId="23DDCB40" w14:textId="77777777" w:rsidR="00584373" w:rsidRDefault="00584373" w:rsidP="00584373">
      <w:pPr>
        <w:pStyle w:val="Bibliography"/>
      </w:pPr>
      <w:r>
        <w:t xml:space="preserve">16. </w:t>
      </w:r>
      <w:r>
        <w:tab/>
      </w:r>
      <w:r>
        <w:rPr>
          <w:b/>
          <w:bCs/>
        </w:rPr>
        <w:t>Simeonidis E</w:t>
      </w:r>
      <w:r>
        <w:t xml:space="preserve">, </w:t>
      </w:r>
      <w:r>
        <w:rPr>
          <w:b/>
          <w:bCs/>
        </w:rPr>
        <w:t>Price ND</w:t>
      </w:r>
      <w:r>
        <w:t xml:space="preserve">. 2015. Genome-scale modeling for metabolic engineering. J Ind Microbiol Biotechnol </w:t>
      </w:r>
      <w:r>
        <w:rPr>
          <w:b/>
          <w:bCs/>
        </w:rPr>
        <w:t>42</w:t>
      </w:r>
      <w:r>
        <w:t>:327–338.</w:t>
      </w:r>
    </w:p>
    <w:p w14:paraId="0ECB0DED" w14:textId="77777777" w:rsidR="00584373" w:rsidRDefault="00584373" w:rsidP="00584373">
      <w:pPr>
        <w:pStyle w:val="Bibliography"/>
      </w:pPr>
      <w:r>
        <w:t xml:space="preserve">17. </w:t>
      </w:r>
      <w:r>
        <w:tab/>
      </w:r>
      <w:r>
        <w:rPr>
          <w:b/>
          <w:bCs/>
        </w:rPr>
        <w:t>Kauffman KJ</w:t>
      </w:r>
      <w:r>
        <w:t xml:space="preserve">, </w:t>
      </w:r>
      <w:r>
        <w:rPr>
          <w:b/>
          <w:bCs/>
        </w:rPr>
        <w:t>Prakash P</w:t>
      </w:r>
      <w:r>
        <w:t xml:space="preserve">, </w:t>
      </w:r>
      <w:r>
        <w:rPr>
          <w:b/>
          <w:bCs/>
        </w:rPr>
        <w:t>Edwards JS</w:t>
      </w:r>
      <w:r>
        <w:t xml:space="preserve">. 2003. Advances in flux balance analysis. Curr Opin Biotechnol </w:t>
      </w:r>
      <w:r>
        <w:rPr>
          <w:b/>
          <w:bCs/>
        </w:rPr>
        <w:t>14</w:t>
      </w:r>
      <w:r>
        <w:t>:491–496.</w:t>
      </w:r>
    </w:p>
    <w:p w14:paraId="1EE1EF01" w14:textId="77777777" w:rsidR="00584373" w:rsidRDefault="00584373" w:rsidP="00584373">
      <w:pPr>
        <w:pStyle w:val="Bibliography"/>
      </w:pPr>
      <w:r>
        <w:t xml:space="preserve">18.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Biotechnol J </w:t>
      </w:r>
      <w:r>
        <w:rPr>
          <w:b/>
          <w:bCs/>
        </w:rPr>
        <w:t>4</w:t>
      </w:r>
      <w:r>
        <w:t>:1653–1670.</w:t>
      </w:r>
    </w:p>
    <w:p w14:paraId="5C9AABCA" w14:textId="77777777" w:rsidR="00584373" w:rsidRDefault="00584373" w:rsidP="00584373">
      <w:pPr>
        <w:pStyle w:val="Bibliography"/>
      </w:pPr>
      <w:r>
        <w:t xml:space="preserve">19. </w:t>
      </w:r>
      <w:r>
        <w:tab/>
      </w:r>
      <w:r>
        <w:rPr>
          <w:b/>
          <w:bCs/>
        </w:rPr>
        <w:t>Yoon SH</w:t>
      </w:r>
      <w:r>
        <w:t xml:space="preserve">, </w:t>
      </w:r>
      <w:r>
        <w:rPr>
          <w:b/>
          <w:bCs/>
        </w:rPr>
        <w:t>Turkarslan S</w:t>
      </w:r>
      <w:r>
        <w:t xml:space="preserve">, </w:t>
      </w:r>
      <w:r>
        <w:rPr>
          <w:b/>
          <w:bCs/>
        </w:rPr>
        <w:t>Reiss DJ</w:t>
      </w:r>
      <w:r>
        <w:t xml:space="preserve">, </w:t>
      </w:r>
      <w:r>
        <w:rPr>
          <w:b/>
          <w:bCs/>
        </w:rPr>
        <w:t>Pan M</w:t>
      </w:r>
      <w:r>
        <w:t xml:space="preserve">, </w:t>
      </w:r>
      <w:r>
        <w:rPr>
          <w:b/>
          <w:bCs/>
        </w:rPr>
        <w:t>Burn JA</w:t>
      </w:r>
      <w:r>
        <w:t xml:space="preserve">, </w:t>
      </w:r>
      <w:r>
        <w:rPr>
          <w:b/>
          <w:bCs/>
        </w:rPr>
        <w:t>Costa KC</w:t>
      </w:r>
      <w:r>
        <w:t xml:space="preserve">, </w:t>
      </w:r>
      <w:r>
        <w:rPr>
          <w:b/>
          <w:bCs/>
        </w:rPr>
        <w:t>Lie TJ</w:t>
      </w:r>
      <w:r>
        <w:t xml:space="preserve">, </w:t>
      </w:r>
      <w:r>
        <w:rPr>
          <w:b/>
          <w:bCs/>
        </w:rPr>
        <w:t>Slagel J</w:t>
      </w:r>
      <w:r>
        <w:t xml:space="preserve">, </w:t>
      </w:r>
      <w:r>
        <w:rPr>
          <w:b/>
          <w:bCs/>
        </w:rPr>
        <w:t>Moritz RL</w:t>
      </w:r>
      <w:r>
        <w:t xml:space="preserve">, </w:t>
      </w:r>
      <w:r>
        <w:rPr>
          <w:b/>
          <w:bCs/>
        </w:rPr>
        <w:t>Hackett M</w:t>
      </w:r>
      <w:r>
        <w:t xml:space="preserve">, </w:t>
      </w:r>
      <w:r>
        <w:rPr>
          <w:b/>
          <w:bCs/>
        </w:rPr>
        <w:t>Leigh JA</w:t>
      </w:r>
      <w:r>
        <w:t xml:space="preserve">, </w:t>
      </w:r>
      <w:r>
        <w:rPr>
          <w:b/>
          <w:bCs/>
        </w:rPr>
        <w:t>Baliga NS</w:t>
      </w:r>
      <w:r>
        <w:t xml:space="preserve">. 2013. A systems level predictive model for global gene regulation of methanogenesis in a hydrogenotrophic methanogen. Genome Res </w:t>
      </w:r>
      <w:r>
        <w:rPr>
          <w:b/>
          <w:bCs/>
        </w:rPr>
        <w:t>23</w:t>
      </w:r>
      <w:r>
        <w:t>:1839–1851.</w:t>
      </w:r>
    </w:p>
    <w:p w14:paraId="34BD4797" w14:textId="77777777" w:rsidR="00584373" w:rsidRDefault="00584373" w:rsidP="00584373">
      <w:pPr>
        <w:pStyle w:val="Bibliography"/>
      </w:pPr>
      <w:r>
        <w:lastRenderedPageBreak/>
        <w:t xml:space="preserve">20. </w:t>
      </w:r>
      <w:r>
        <w:tab/>
      </w:r>
      <w:r>
        <w:rPr>
          <w:b/>
          <w:bCs/>
        </w:rPr>
        <w:t>Xia Q</w:t>
      </w:r>
      <w:r>
        <w:t xml:space="preserve">, </w:t>
      </w:r>
      <w:r>
        <w:rPr>
          <w:b/>
          <w:bCs/>
        </w:rPr>
        <w:t>Wang T</w:t>
      </w:r>
      <w:r>
        <w:t xml:space="preserve">, </w:t>
      </w:r>
      <w:r>
        <w:rPr>
          <w:b/>
          <w:bCs/>
        </w:rPr>
        <w:t>Hendrickson EL</w:t>
      </w:r>
      <w:r>
        <w:t xml:space="preserve">, </w:t>
      </w:r>
      <w:r>
        <w:rPr>
          <w:b/>
          <w:bCs/>
        </w:rPr>
        <w:t>Lie TJ</w:t>
      </w:r>
      <w:r>
        <w:t xml:space="preserve">, </w:t>
      </w:r>
      <w:r>
        <w:rPr>
          <w:b/>
          <w:bCs/>
        </w:rPr>
        <w:t>Hackett M</w:t>
      </w:r>
      <w:r>
        <w:t xml:space="preserve">, </w:t>
      </w:r>
      <w:r>
        <w:rPr>
          <w:b/>
          <w:bCs/>
        </w:rPr>
        <w:t>Leigh JA</w:t>
      </w:r>
      <w:r>
        <w:t xml:space="preserve">. 2009. Quantitative proteomics of nutrient limitation in the hydrogenotrophic methanogen Methanococcus maripaludis. BMC Microbiol </w:t>
      </w:r>
      <w:r>
        <w:rPr>
          <w:b/>
          <w:bCs/>
        </w:rPr>
        <w:t>9</w:t>
      </w:r>
      <w:r>
        <w:t>:149.</w:t>
      </w:r>
    </w:p>
    <w:p w14:paraId="5C703236" w14:textId="77777777" w:rsidR="00584373" w:rsidRDefault="00584373" w:rsidP="00584373">
      <w:pPr>
        <w:pStyle w:val="Bibliography"/>
      </w:pPr>
      <w:r>
        <w:t xml:space="preserve">21. </w:t>
      </w:r>
      <w:r>
        <w:tab/>
      </w:r>
      <w:r>
        <w:rPr>
          <w:b/>
          <w:bCs/>
        </w:rPr>
        <w:t>Stolyar S</w:t>
      </w:r>
      <w:r>
        <w:t xml:space="preserve">, </w:t>
      </w:r>
      <w:r>
        <w:rPr>
          <w:b/>
          <w:bCs/>
        </w:rPr>
        <w:t>Van Dien S</w:t>
      </w:r>
      <w:r>
        <w:t xml:space="preserve">, </w:t>
      </w:r>
      <w:r>
        <w:rPr>
          <w:b/>
          <w:bCs/>
        </w:rPr>
        <w:t>Hillesland KL</w:t>
      </w:r>
      <w:r>
        <w:t xml:space="preserve">, </w:t>
      </w:r>
      <w:r>
        <w:rPr>
          <w:b/>
          <w:bCs/>
        </w:rPr>
        <w:t>Pinel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Mol Syst Biol </w:t>
      </w:r>
      <w:r>
        <w:rPr>
          <w:b/>
          <w:bCs/>
        </w:rPr>
        <w:t>3</w:t>
      </w:r>
      <w:r>
        <w:t>:92.</w:t>
      </w:r>
    </w:p>
    <w:p w14:paraId="574330F6" w14:textId="77777777" w:rsidR="00584373" w:rsidRDefault="00584373" w:rsidP="00584373">
      <w:pPr>
        <w:pStyle w:val="Bibliography"/>
      </w:pPr>
      <w:r>
        <w:t xml:space="preserve">22. </w:t>
      </w:r>
      <w:r>
        <w:tab/>
      </w:r>
      <w:r>
        <w:rPr>
          <w:b/>
          <w:bCs/>
        </w:rPr>
        <w:t>Goyal N</w:t>
      </w:r>
      <w:r>
        <w:t xml:space="preserve">, </w:t>
      </w:r>
      <w:r>
        <w:rPr>
          <w:b/>
          <w:bCs/>
        </w:rPr>
        <w:t>Widiastuti H</w:t>
      </w:r>
      <w:r>
        <w:t xml:space="preserve">, </w:t>
      </w:r>
      <w:r>
        <w:rPr>
          <w:b/>
          <w:bCs/>
        </w:rPr>
        <w:t>Karimi IA</w:t>
      </w:r>
      <w:r>
        <w:t xml:space="preserve">, </w:t>
      </w:r>
      <w:r>
        <w:rPr>
          <w:b/>
          <w:bCs/>
        </w:rPr>
        <w:t>Zhou Z</w:t>
      </w:r>
      <w:r>
        <w:t xml:space="preserve">. 2014. A genome-scale metabolic model of Methanococcus maripaludis S2 for CO2 capture and conversion to methane. Mol Biosyst </w:t>
      </w:r>
      <w:r>
        <w:rPr>
          <w:b/>
          <w:bCs/>
        </w:rPr>
        <w:t>10</w:t>
      </w:r>
      <w:r>
        <w:t>:1043–1054.</w:t>
      </w:r>
    </w:p>
    <w:p w14:paraId="47BA240F" w14:textId="77777777" w:rsidR="00584373" w:rsidRDefault="00584373" w:rsidP="00584373">
      <w:pPr>
        <w:pStyle w:val="Bibliography"/>
      </w:pPr>
      <w:r>
        <w:t xml:space="preserve">23. </w:t>
      </w:r>
      <w:r>
        <w:tab/>
      </w:r>
      <w:r>
        <w:rPr>
          <w:b/>
          <w:bCs/>
        </w:rPr>
        <w:t>Susanti D</w:t>
      </w:r>
      <w:r>
        <w:t xml:space="preserve">, </w:t>
      </w:r>
      <w:r>
        <w:rPr>
          <w:b/>
          <w:bCs/>
        </w:rPr>
        <w:t>Mukhopadhyay B</w:t>
      </w:r>
      <w:r>
        <w:t xml:space="preserve">. 2012. An Intertwined Evolutionary History of Methanogenic Archaea and Sulfate Reduction. PLoS ONE </w:t>
      </w:r>
      <w:r>
        <w:rPr>
          <w:b/>
          <w:bCs/>
        </w:rPr>
        <w:t>7</w:t>
      </w:r>
      <w:r>
        <w:t>:e45313.</w:t>
      </w:r>
    </w:p>
    <w:p w14:paraId="4B06335B" w14:textId="77777777" w:rsidR="00584373" w:rsidRDefault="00584373" w:rsidP="00584373">
      <w:pPr>
        <w:pStyle w:val="Bibliography"/>
      </w:pPr>
      <w:r>
        <w:t xml:space="preserve">24.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47ED1714" w14:textId="77777777" w:rsidR="00584373" w:rsidRDefault="00584373" w:rsidP="00584373">
      <w:pPr>
        <w:pStyle w:val="Bibliography"/>
      </w:pPr>
      <w:r>
        <w:t xml:space="preserve">25.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PLoS Comput Biol </w:t>
      </w:r>
      <w:r>
        <w:rPr>
          <w:b/>
          <w:bCs/>
        </w:rPr>
        <w:t>10</w:t>
      </w:r>
      <w:r>
        <w:t>:e1003882.</w:t>
      </w:r>
    </w:p>
    <w:p w14:paraId="6D9B3F1E" w14:textId="77777777" w:rsidR="00584373" w:rsidRDefault="00584373" w:rsidP="00584373">
      <w:pPr>
        <w:pStyle w:val="Bibliography"/>
      </w:pPr>
      <w:r>
        <w:t xml:space="preserve">26. </w:t>
      </w:r>
      <w:r>
        <w:tab/>
      </w:r>
      <w:r>
        <w:rPr>
          <w:b/>
          <w:bCs/>
        </w:rPr>
        <w:t>Jackson BE</w:t>
      </w:r>
      <w:r>
        <w:t xml:space="preserve">, </w:t>
      </w:r>
      <w:r>
        <w:rPr>
          <w:b/>
          <w:bCs/>
        </w:rPr>
        <w:t>McInerney MJ</w:t>
      </w:r>
      <w:r>
        <w:t xml:space="preserve">. 2002. Anaerobic microbial metabolism can proceed close to thermodynamic limits. Nature </w:t>
      </w:r>
      <w:r>
        <w:rPr>
          <w:b/>
          <w:bCs/>
        </w:rPr>
        <w:t>415</w:t>
      </w:r>
      <w:r>
        <w:t>:454–456.</w:t>
      </w:r>
    </w:p>
    <w:p w14:paraId="77D14E77" w14:textId="77777777" w:rsidR="00584373" w:rsidRDefault="00584373" w:rsidP="00584373">
      <w:pPr>
        <w:pStyle w:val="Bibliography"/>
      </w:pPr>
      <w:r>
        <w:t xml:space="preserve">27. </w:t>
      </w:r>
      <w:r>
        <w:tab/>
      </w:r>
      <w:r>
        <w:rPr>
          <w:b/>
          <w:bCs/>
        </w:rPr>
        <w:t>Henry CS</w:t>
      </w:r>
      <w:r>
        <w:t xml:space="preserve">, </w:t>
      </w:r>
      <w:r>
        <w:rPr>
          <w:b/>
          <w:bCs/>
        </w:rPr>
        <w:t>Broadbelt LJ</w:t>
      </w:r>
      <w:r>
        <w:t xml:space="preserve">, </w:t>
      </w:r>
      <w:r>
        <w:rPr>
          <w:b/>
          <w:bCs/>
        </w:rPr>
        <w:t>Hatzimanikatis V</w:t>
      </w:r>
      <w:r>
        <w:t xml:space="preserve">. 2007. Thermodynamics-Based Metabolic Flux Analysis. Biophys J </w:t>
      </w:r>
      <w:r>
        <w:rPr>
          <w:b/>
          <w:bCs/>
        </w:rPr>
        <w:t>92</w:t>
      </w:r>
      <w:r>
        <w:t>:1792–1805.</w:t>
      </w:r>
    </w:p>
    <w:p w14:paraId="33BC3314" w14:textId="77777777" w:rsidR="00584373" w:rsidRDefault="00584373" w:rsidP="00584373">
      <w:pPr>
        <w:pStyle w:val="Bibliography"/>
      </w:pPr>
      <w:r>
        <w:lastRenderedPageBreak/>
        <w:t xml:space="preserve">28. </w:t>
      </w:r>
      <w:r>
        <w:tab/>
      </w:r>
      <w:r>
        <w:rPr>
          <w:b/>
          <w:bCs/>
        </w:rPr>
        <w:t>Hoppe A</w:t>
      </w:r>
      <w:r>
        <w:t xml:space="preserve">, </w:t>
      </w:r>
      <w:r>
        <w:rPr>
          <w:b/>
          <w:bCs/>
        </w:rPr>
        <w:t>Hoffmann S</w:t>
      </w:r>
      <w:r>
        <w:t xml:space="preserve">, </w:t>
      </w:r>
      <w:r>
        <w:rPr>
          <w:b/>
          <w:bCs/>
        </w:rPr>
        <w:t>Holzhütter H-G</w:t>
      </w:r>
      <w:r>
        <w:t xml:space="preserve">. 2007. Including metabolite concentrations into flux balance analysis: thermodynamic realizability as a constraint on flux distributions in metabolic networks. BMC Syst Biol </w:t>
      </w:r>
      <w:r>
        <w:rPr>
          <w:b/>
          <w:bCs/>
        </w:rPr>
        <w:t>1</w:t>
      </w:r>
      <w:r>
        <w:t>:23.</w:t>
      </w:r>
    </w:p>
    <w:p w14:paraId="560045E1" w14:textId="77777777" w:rsidR="00584373" w:rsidRDefault="00584373" w:rsidP="00584373">
      <w:pPr>
        <w:pStyle w:val="Bibliography"/>
      </w:pPr>
      <w:r>
        <w:t xml:space="preserve">29. </w:t>
      </w:r>
      <w:r>
        <w:tab/>
      </w:r>
      <w:r>
        <w:rPr>
          <w:b/>
          <w:bCs/>
        </w:rPr>
        <w:t>Thiele I</w:t>
      </w:r>
      <w:r>
        <w:t xml:space="preserve">, </w:t>
      </w:r>
      <w:r>
        <w:rPr>
          <w:b/>
          <w:bCs/>
        </w:rPr>
        <w:t>Palsson BØ</w:t>
      </w:r>
      <w:r>
        <w:t xml:space="preserve">. 2010. A protocol for generating a high-quality genome-scale metabolic reconstruction. Nat Protoc </w:t>
      </w:r>
      <w:r>
        <w:rPr>
          <w:b/>
          <w:bCs/>
        </w:rPr>
        <w:t>5</w:t>
      </w:r>
      <w:r>
        <w:t>:93–121.</w:t>
      </w:r>
    </w:p>
    <w:p w14:paraId="6385AABE" w14:textId="77777777" w:rsidR="00584373" w:rsidRDefault="00584373" w:rsidP="00584373">
      <w:pPr>
        <w:pStyle w:val="Bibliography"/>
      </w:pPr>
      <w:r>
        <w:t xml:space="preserve">30. </w:t>
      </w:r>
      <w:r>
        <w:tab/>
      </w:r>
      <w:r>
        <w:rPr>
          <w:b/>
          <w:bCs/>
        </w:rPr>
        <w:t>Kanehisa M</w:t>
      </w:r>
      <w:r>
        <w:t xml:space="preserve">, </w:t>
      </w:r>
      <w:r>
        <w:rPr>
          <w:b/>
          <w:bCs/>
        </w:rPr>
        <w:t>Goto S</w:t>
      </w:r>
      <w:r>
        <w:t xml:space="preserve">. 2000. KEGG: Kyoto Encyclopedia of Genes and Genomes. Nucleic Acids Res </w:t>
      </w:r>
      <w:r>
        <w:rPr>
          <w:b/>
          <w:bCs/>
        </w:rPr>
        <w:t>28</w:t>
      </w:r>
      <w:r>
        <w:t>:27–30.</w:t>
      </w:r>
    </w:p>
    <w:p w14:paraId="19F42B58" w14:textId="77777777" w:rsidR="00584373" w:rsidRDefault="00584373" w:rsidP="00584373">
      <w:pPr>
        <w:pStyle w:val="Bibliography"/>
      </w:pPr>
      <w:r>
        <w:t xml:space="preserve">31. </w:t>
      </w:r>
      <w:r>
        <w:tab/>
      </w:r>
      <w:r>
        <w:rPr>
          <w:b/>
          <w:bCs/>
        </w:rPr>
        <w:t>Caspi R</w:t>
      </w:r>
      <w:r>
        <w:t xml:space="preserve">, </w:t>
      </w:r>
      <w:r>
        <w:rPr>
          <w:b/>
          <w:bCs/>
        </w:rPr>
        <w:t>Altman T</w:t>
      </w:r>
      <w:r>
        <w:t xml:space="preserve">, </w:t>
      </w:r>
      <w:r>
        <w:rPr>
          <w:b/>
          <w:bCs/>
        </w:rPr>
        <w:t>Dale JM</w:t>
      </w:r>
      <w:r>
        <w:t xml:space="preserve">, </w:t>
      </w:r>
      <w:r>
        <w:rPr>
          <w:b/>
          <w:bCs/>
        </w:rPr>
        <w:t>Dreher K</w:t>
      </w:r>
      <w:r>
        <w:t xml:space="preserve">, </w:t>
      </w:r>
      <w:r>
        <w:rPr>
          <w:b/>
          <w:bCs/>
        </w:rPr>
        <w:t>Fulcher CA</w:t>
      </w:r>
      <w:r>
        <w:t xml:space="preserve">, </w:t>
      </w:r>
      <w:r>
        <w:rPr>
          <w:b/>
          <w:bCs/>
        </w:rPr>
        <w:t>Gilham F</w:t>
      </w:r>
      <w:r>
        <w:t xml:space="preserve">, </w:t>
      </w:r>
      <w:r>
        <w:rPr>
          <w:b/>
          <w:bCs/>
        </w:rPr>
        <w:t>Kaipa P</w:t>
      </w:r>
      <w:r>
        <w:t xml:space="preserve">, </w:t>
      </w:r>
      <w:r>
        <w:rPr>
          <w:b/>
          <w:bCs/>
        </w:rPr>
        <w:t>Karthikeyan AS</w:t>
      </w:r>
      <w:r>
        <w:t xml:space="preserve">, </w:t>
      </w:r>
      <w:r>
        <w:rPr>
          <w:b/>
          <w:bCs/>
        </w:rPr>
        <w:t>Kothari A</w:t>
      </w:r>
      <w:r>
        <w:t xml:space="preserve">, </w:t>
      </w:r>
      <w:r>
        <w:rPr>
          <w:b/>
          <w:bCs/>
        </w:rPr>
        <w:t>Krummenacker M</w:t>
      </w:r>
      <w:r>
        <w:t xml:space="preserve">, </w:t>
      </w:r>
      <w:r>
        <w:rPr>
          <w:b/>
          <w:bCs/>
        </w:rPr>
        <w:t>Latendresse M</w:t>
      </w:r>
      <w:r>
        <w:t xml:space="preserve">, </w:t>
      </w:r>
      <w:r>
        <w:rPr>
          <w:b/>
          <w:bCs/>
        </w:rPr>
        <w:t>Mueller LA</w:t>
      </w:r>
      <w:r>
        <w:t xml:space="preserve">, </w:t>
      </w:r>
      <w:r>
        <w:rPr>
          <w:b/>
          <w:bCs/>
        </w:rPr>
        <w:t>Paley S</w:t>
      </w:r>
      <w:r>
        <w:t xml:space="preserve">, </w:t>
      </w:r>
      <w:r>
        <w:rPr>
          <w:b/>
          <w:bCs/>
        </w:rPr>
        <w:t>Popescu L</w:t>
      </w:r>
      <w:r>
        <w:t xml:space="preserve">, </w:t>
      </w:r>
      <w:r>
        <w:rPr>
          <w:b/>
          <w:bCs/>
        </w:rPr>
        <w:t>Pujar A</w:t>
      </w:r>
      <w:r>
        <w:t xml:space="preserve">, </w:t>
      </w:r>
      <w:r>
        <w:rPr>
          <w:b/>
          <w:bCs/>
        </w:rPr>
        <w:t>Shearer AG</w:t>
      </w:r>
      <w:r>
        <w:t xml:space="preserve">, </w:t>
      </w:r>
      <w:r>
        <w:rPr>
          <w:b/>
          <w:bCs/>
        </w:rPr>
        <w:t>Zhang P</w:t>
      </w:r>
      <w:r>
        <w:t xml:space="preserve">, </w:t>
      </w:r>
      <w:r>
        <w:rPr>
          <w:b/>
          <w:bCs/>
        </w:rPr>
        <w:t>Karp PD</w:t>
      </w:r>
      <w:r>
        <w:t xml:space="preserve">. 2010. The MetaCyc database of metabolic pathways and enzymes and the BioCyc collection of pathway/genome databases. Nucleic Acids Res </w:t>
      </w:r>
      <w:r>
        <w:rPr>
          <w:b/>
          <w:bCs/>
        </w:rPr>
        <w:t>38</w:t>
      </w:r>
      <w:r>
        <w:t>:D473–D479.</w:t>
      </w:r>
    </w:p>
    <w:p w14:paraId="472F8D29" w14:textId="77777777" w:rsidR="00584373" w:rsidRDefault="00584373" w:rsidP="00584373">
      <w:pPr>
        <w:pStyle w:val="Bibliography"/>
      </w:pPr>
      <w:r>
        <w:t xml:space="preserve">32. </w:t>
      </w:r>
      <w:r>
        <w:tab/>
      </w:r>
      <w:r>
        <w:rPr>
          <w:b/>
          <w:bCs/>
        </w:rPr>
        <w:t>Henry CS</w:t>
      </w:r>
      <w:r>
        <w:t xml:space="preserve">, </w:t>
      </w:r>
      <w:r>
        <w:rPr>
          <w:b/>
          <w:bCs/>
        </w:rPr>
        <w:t>DeJongh M</w:t>
      </w:r>
      <w:r>
        <w:t xml:space="preserve">, </w:t>
      </w:r>
      <w:r>
        <w:rPr>
          <w:b/>
          <w:bCs/>
        </w:rPr>
        <w:t>Best AA</w:t>
      </w:r>
      <w:r>
        <w:t xml:space="preserve">, </w:t>
      </w:r>
      <w:r>
        <w:rPr>
          <w:b/>
          <w:bCs/>
        </w:rPr>
        <w:t>Frybarger PM</w:t>
      </w:r>
      <w:r>
        <w:t xml:space="preserve">, </w:t>
      </w:r>
      <w:r>
        <w:rPr>
          <w:b/>
          <w:bCs/>
        </w:rPr>
        <w:t>Linsay B</w:t>
      </w:r>
      <w:r>
        <w:t xml:space="preserve">, </w:t>
      </w:r>
      <w:r>
        <w:rPr>
          <w:b/>
          <w:bCs/>
        </w:rPr>
        <w:t>Stevens RL</w:t>
      </w:r>
      <w:r>
        <w:t xml:space="preserve">. 2010. High-throughput generation, optimization and analysis of genome-scale metabolic models. Nat Biotechnol </w:t>
      </w:r>
      <w:r>
        <w:rPr>
          <w:b/>
          <w:bCs/>
        </w:rPr>
        <w:t>28</w:t>
      </w:r>
      <w:r>
        <w:t>:977–982.</w:t>
      </w:r>
    </w:p>
    <w:p w14:paraId="06472E99" w14:textId="77777777" w:rsidR="00584373" w:rsidRDefault="00584373" w:rsidP="00584373">
      <w:pPr>
        <w:pStyle w:val="Bibliography"/>
      </w:pPr>
      <w:r>
        <w:t xml:space="preserve">33. </w:t>
      </w:r>
      <w:r>
        <w:tab/>
      </w:r>
      <w:r>
        <w:rPr>
          <w:b/>
          <w:bCs/>
        </w:rPr>
        <w:t>Price ND</w:t>
      </w:r>
      <w:r>
        <w:t xml:space="preserve">, </w:t>
      </w:r>
      <w:r>
        <w:rPr>
          <w:b/>
          <w:bCs/>
        </w:rPr>
        <w:t>Reed JL</w:t>
      </w:r>
      <w:r>
        <w:t xml:space="preserve">, </w:t>
      </w:r>
      <w:r>
        <w:rPr>
          <w:b/>
          <w:bCs/>
        </w:rPr>
        <w:t>Palsson BØ</w:t>
      </w:r>
      <w:r>
        <w:t xml:space="preserve">. 2004. Genome-scale models of microbial cells: evaluating the consequences of constraints. Nat Rev Microbiol </w:t>
      </w:r>
      <w:r>
        <w:rPr>
          <w:b/>
          <w:bCs/>
        </w:rPr>
        <w:t>2</w:t>
      </w:r>
      <w:r>
        <w:t>:886–897.</w:t>
      </w:r>
    </w:p>
    <w:p w14:paraId="73D348BE" w14:textId="77777777" w:rsidR="00584373" w:rsidRDefault="00584373" w:rsidP="00584373">
      <w:pPr>
        <w:pStyle w:val="Bibliography"/>
      </w:pPr>
      <w:r>
        <w:t xml:space="preserve">34. </w:t>
      </w:r>
      <w:r>
        <w:tab/>
      </w:r>
      <w:r>
        <w:rPr>
          <w:b/>
          <w:bCs/>
        </w:rPr>
        <w:t>Feist AM</w:t>
      </w:r>
      <w:r>
        <w:t xml:space="preserve">, </w:t>
      </w:r>
      <w:r>
        <w:rPr>
          <w:b/>
          <w:bCs/>
        </w:rPr>
        <w:t>Palsson BO</w:t>
      </w:r>
      <w:r>
        <w:t xml:space="preserve">. 2010. The biomass objective function. Curr Opin Microbiol </w:t>
      </w:r>
      <w:r>
        <w:rPr>
          <w:b/>
          <w:bCs/>
        </w:rPr>
        <w:t>13</w:t>
      </w:r>
      <w:r>
        <w:t>:344–349.</w:t>
      </w:r>
    </w:p>
    <w:p w14:paraId="0B9AA4D3" w14:textId="77777777" w:rsidR="00584373" w:rsidRDefault="00584373" w:rsidP="00584373">
      <w:pPr>
        <w:pStyle w:val="Bibliography"/>
      </w:pPr>
      <w:r>
        <w:lastRenderedPageBreak/>
        <w:t xml:space="preserve">35. </w:t>
      </w:r>
      <w:r>
        <w:tab/>
      </w:r>
      <w:r>
        <w:rPr>
          <w:b/>
          <w:bCs/>
        </w:rPr>
        <w:t>Schellenberger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r>
        <w:rPr>
          <w:b/>
          <w:bCs/>
        </w:rPr>
        <w:t>Bordbar A</w:t>
      </w:r>
      <w:r>
        <w:t xml:space="preserve">, </w:t>
      </w:r>
      <w:r>
        <w:rPr>
          <w:b/>
          <w:bCs/>
        </w:rPr>
        <w:t>Lewis NE</w:t>
      </w:r>
      <w:r>
        <w:t xml:space="preserve">, </w:t>
      </w:r>
      <w:r>
        <w:rPr>
          <w:b/>
          <w:bCs/>
        </w:rPr>
        <w:t>Rahmanian S</w:t>
      </w:r>
      <w:r>
        <w:t xml:space="preserve">, </w:t>
      </w:r>
      <w:r>
        <w:rPr>
          <w:b/>
          <w:bCs/>
        </w:rPr>
        <w:t>Kang J</w:t>
      </w:r>
      <w:r>
        <w:t xml:space="preserve">, </w:t>
      </w:r>
      <w:r>
        <w:rPr>
          <w:b/>
          <w:bCs/>
        </w:rPr>
        <w:t>Hyduke DR</w:t>
      </w:r>
      <w:r>
        <w:t xml:space="preserve">, </w:t>
      </w:r>
      <w:r>
        <w:rPr>
          <w:b/>
          <w:bCs/>
        </w:rPr>
        <w:t>Palsson BØ</w:t>
      </w:r>
      <w:r>
        <w:t xml:space="preserve">. 2011. Quantitative prediction of cellular metabolism with constraint-based models: the COBRA Toolbox v2.0. Nat Protoc </w:t>
      </w:r>
      <w:r>
        <w:rPr>
          <w:b/>
          <w:bCs/>
        </w:rPr>
        <w:t>6</w:t>
      </w:r>
      <w:r>
        <w:t>:1290–1307.</w:t>
      </w:r>
    </w:p>
    <w:p w14:paraId="46B1F99C" w14:textId="77777777" w:rsidR="00584373" w:rsidRDefault="00584373" w:rsidP="00584373">
      <w:pPr>
        <w:pStyle w:val="Bibliography"/>
      </w:pPr>
      <w:r>
        <w:t xml:space="preserve">36. </w:t>
      </w:r>
      <w:r>
        <w:tab/>
      </w:r>
      <w:r>
        <w:rPr>
          <w:b/>
          <w:bCs/>
        </w:rPr>
        <w:t>Heavner BD</w:t>
      </w:r>
      <w:r>
        <w:t xml:space="preserve">, </w:t>
      </w:r>
      <w:r>
        <w:rPr>
          <w:b/>
          <w:bCs/>
        </w:rPr>
        <w:t>Price ND</w:t>
      </w:r>
      <w:r>
        <w:t xml:space="preserve">. 2015. Transparency in metabolic network reconstruction enables scalable biological discovery. Curr Opin Biotechnol </w:t>
      </w:r>
      <w:r>
        <w:rPr>
          <w:b/>
          <w:bCs/>
        </w:rPr>
        <w:t>34</w:t>
      </w:r>
      <w:r>
        <w:t>:105–109.</w:t>
      </w:r>
    </w:p>
    <w:p w14:paraId="34C1B009" w14:textId="77777777" w:rsidR="00584373" w:rsidRDefault="00584373" w:rsidP="00584373">
      <w:pPr>
        <w:pStyle w:val="Bibliography"/>
      </w:pPr>
      <w:r>
        <w:t xml:space="preserve">37. </w:t>
      </w:r>
      <w:r>
        <w:tab/>
      </w:r>
      <w:r>
        <w:rPr>
          <w:b/>
          <w:bCs/>
        </w:rPr>
        <w:t>Kostromins A</w:t>
      </w:r>
      <w:r>
        <w:t xml:space="preserve">, </w:t>
      </w:r>
      <w:r>
        <w:rPr>
          <w:b/>
          <w:bCs/>
        </w:rPr>
        <w:t>Stalidzans E</w:t>
      </w:r>
      <w:r>
        <w:t xml:space="preserve">. 2012. Paint4Net: COBRA Toolbox extension for visualization of stoichiometric models of metabolism. Biosystems </w:t>
      </w:r>
      <w:r>
        <w:rPr>
          <w:b/>
          <w:bCs/>
        </w:rPr>
        <w:t>109</w:t>
      </w:r>
      <w:r>
        <w:t>:233–239.</w:t>
      </w:r>
    </w:p>
    <w:p w14:paraId="058B255C" w14:textId="77777777" w:rsidR="00584373" w:rsidRDefault="00584373" w:rsidP="00584373">
      <w:pPr>
        <w:pStyle w:val="Bibliography"/>
      </w:pPr>
      <w:r>
        <w:t xml:space="preserve">38. </w:t>
      </w:r>
      <w:r>
        <w:tab/>
      </w:r>
      <w:r>
        <w:rPr>
          <w:b/>
          <w:bCs/>
        </w:rPr>
        <w:t>Porat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r>
        <w:rPr>
          <w:b/>
          <w:bCs/>
        </w:rPr>
        <w:t>Taub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Ehb Hydrogenase Limits Anabolic CO2 Assimilation in the Archaeon Methanococcus maripaludis. J Bacteriol </w:t>
      </w:r>
      <w:r>
        <w:rPr>
          <w:b/>
          <w:bCs/>
        </w:rPr>
        <w:t>188</w:t>
      </w:r>
      <w:r>
        <w:t>:1373–1380.</w:t>
      </w:r>
    </w:p>
    <w:p w14:paraId="4624F6F7" w14:textId="77777777" w:rsidR="00584373" w:rsidRDefault="00584373" w:rsidP="00584373">
      <w:pPr>
        <w:pStyle w:val="Bibliography"/>
      </w:pPr>
      <w:r>
        <w:t xml:space="preserve">39. </w:t>
      </w:r>
      <w:r>
        <w:tab/>
      </w:r>
      <w:r>
        <w:rPr>
          <w:b/>
          <w:bCs/>
        </w:rPr>
        <w:t>Lie TJ</w:t>
      </w:r>
      <w:r>
        <w:t xml:space="preserve">, </w:t>
      </w:r>
      <w:r>
        <w:rPr>
          <w:b/>
          <w:bCs/>
        </w:rPr>
        <w:t>Costa KC</w:t>
      </w:r>
      <w:r>
        <w:t xml:space="preserve">, </w:t>
      </w:r>
      <w:r>
        <w:rPr>
          <w:b/>
          <w:bCs/>
        </w:rPr>
        <w:t>Lupa B</w:t>
      </w:r>
      <w:r>
        <w:t xml:space="preserve">, </w:t>
      </w:r>
      <w:r>
        <w:rPr>
          <w:b/>
          <w:bCs/>
        </w:rPr>
        <w:t>Korpole S</w:t>
      </w:r>
      <w:r>
        <w:t xml:space="preserve">, </w:t>
      </w:r>
      <w:r>
        <w:rPr>
          <w:b/>
          <w:bCs/>
        </w:rPr>
        <w:t>Whitman WB</w:t>
      </w:r>
      <w:r>
        <w:t xml:space="preserve">, </w:t>
      </w:r>
      <w:r>
        <w:rPr>
          <w:b/>
          <w:bCs/>
        </w:rPr>
        <w:t>Leigh JA</w:t>
      </w:r>
      <w:r>
        <w:t xml:space="preserve">. 2012. Essential anaplerotic role for the energy-converting hydrogenase Eha in hydrogenotrophic methanogenesis. Proc Natl Acad Sci </w:t>
      </w:r>
      <w:r>
        <w:rPr>
          <w:b/>
          <w:bCs/>
        </w:rPr>
        <w:t>109</w:t>
      </w:r>
      <w:r>
        <w:t>:15473–15478.</w:t>
      </w:r>
    </w:p>
    <w:p w14:paraId="13233295" w14:textId="77777777" w:rsidR="00584373" w:rsidRDefault="00584373" w:rsidP="00584373">
      <w:pPr>
        <w:pStyle w:val="Bibliography"/>
      </w:pPr>
      <w:r>
        <w:t xml:space="preserve">40. </w:t>
      </w:r>
      <w:r>
        <w:tab/>
      </w:r>
      <w:r>
        <w:rPr>
          <w:b/>
          <w:bCs/>
        </w:rPr>
        <w:t>Lupa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Methanococcus maripaludis. Appl Environ Microbiol </w:t>
      </w:r>
      <w:r>
        <w:rPr>
          <w:b/>
          <w:bCs/>
        </w:rPr>
        <w:t>74</w:t>
      </w:r>
      <w:r>
        <w:t>:6584–6590.</w:t>
      </w:r>
    </w:p>
    <w:p w14:paraId="4858313B" w14:textId="77777777" w:rsidR="00584373" w:rsidRDefault="00584373" w:rsidP="00584373">
      <w:pPr>
        <w:pStyle w:val="Bibliography"/>
      </w:pPr>
      <w:r>
        <w:t xml:space="preserve">41.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Hydrogenotrophic Methanogen Methanococcus maripaludis. mBio </w:t>
      </w:r>
      <w:r>
        <w:rPr>
          <w:b/>
          <w:bCs/>
        </w:rPr>
        <w:t>4</w:t>
      </w:r>
      <w:r>
        <w:t>:e00062–13.</w:t>
      </w:r>
    </w:p>
    <w:p w14:paraId="7A6579A0" w14:textId="77777777" w:rsidR="00584373" w:rsidRDefault="00584373" w:rsidP="00584373">
      <w:pPr>
        <w:pStyle w:val="Bibliography"/>
      </w:pPr>
      <w:r>
        <w:lastRenderedPageBreak/>
        <w:t xml:space="preserve">42.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21F7DD1F" w14:textId="77777777" w:rsidR="00584373" w:rsidRDefault="00584373" w:rsidP="00584373">
      <w:pPr>
        <w:pStyle w:val="Bibliography"/>
      </w:pPr>
      <w:r>
        <w:t xml:space="preserve">43. </w:t>
      </w:r>
      <w:r>
        <w:tab/>
      </w:r>
      <w:r>
        <w:rPr>
          <w:b/>
          <w:bCs/>
        </w:rPr>
        <w:t>Hendrickson EL</w:t>
      </w:r>
      <w:r>
        <w:t xml:space="preserve">, </w:t>
      </w:r>
      <w:r>
        <w:rPr>
          <w:b/>
          <w:bCs/>
        </w:rPr>
        <w:t>Leigh JA</w:t>
      </w:r>
      <w:r>
        <w:t xml:space="preserve">. 2008. Roles of Coenzyme F420-Reducing Hydrogenases and Hydrogen- and F420-Dependent Methylenetetrahydromethanopterin Dehydrogenases in Reduction of F420 and Production of Hydrogen during Methanogenesis. J Bacteriol </w:t>
      </w:r>
      <w:r>
        <w:rPr>
          <w:b/>
          <w:bCs/>
        </w:rPr>
        <w:t>190</w:t>
      </w:r>
      <w:r>
        <w:t>:4818–4821.</w:t>
      </w:r>
    </w:p>
    <w:p w14:paraId="3CEABA9D" w14:textId="77777777" w:rsidR="00584373" w:rsidRDefault="00584373" w:rsidP="00584373">
      <w:pPr>
        <w:pStyle w:val="Bibliography"/>
      </w:pPr>
      <w:r>
        <w:t xml:space="preserve">44. </w:t>
      </w:r>
      <w:r>
        <w:tab/>
      </w:r>
      <w:r>
        <w:rPr>
          <w:b/>
          <w:bCs/>
        </w:rPr>
        <w:t>Matthews BW</w:t>
      </w:r>
      <w:r>
        <w:t xml:space="preserve">. 1975. Comparison of the predicted and observed secondary structure of T4 phage lysozyme. Biochim Biophys Acta BBA - Protein Struct </w:t>
      </w:r>
      <w:r>
        <w:rPr>
          <w:b/>
          <w:bCs/>
        </w:rPr>
        <w:t>405</w:t>
      </w:r>
      <w:r>
        <w:t>:442–451.</w:t>
      </w:r>
    </w:p>
    <w:p w14:paraId="1405F666" w14:textId="77777777" w:rsidR="00584373" w:rsidRDefault="00584373" w:rsidP="00584373">
      <w:pPr>
        <w:pStyle w:val="Bibliography"/>
      </w:pPr>
      <w:r>
        <w:t xml:space="preserve">45. </w:t>
      </w:r>
      <w:r>
        <w:tab/>
      </w:r>
      <w:r>
        <w:rPr>
          <w:b/>
          <w:bCs/>
        </w:rPr>
        <w:t>Flamholz A</w:t>
      </w:r>
      <w:r>
        <w:t xml:space="preserve">, </w:t>
      </w:r>
      <w:r>
        <w:rPr>
          <w:b/>
          <w:bCs/>
        </w:rPr>
        <w:t>Noor E</w:t>
      </w:r>
      <w:r>
        <w:t xml:space="preserve">, </w:t>
      </w:r>
      <w:r>
        <w:rPr>
          <w:b/>
          <w:bCs/>
        </w:rPr>
        <w:t>Bar-Even A</w:t>
      </w:r>
      <w:r>
        <w:t xml:space="preserve">, </w:t>
      </w:r>
      <w:r>
        <w:rPr>
          <w:b/>
          <w:bCs/>
        </w:rPr>
        <w:t>Milo R</w:t>
      </w:r>
      <w:r>
        <w:t>. 2011. eQuilibrator—the biochemical thermodynamics calculator. Nucleic Acids Res gkr874.</w:t>
      </w:r>
    </w:p>
    <w:p w14:paraId="43CA66F8" w14:textId="77777777" w:rsidR="00584373" w:rsidRDefault="00584373" w:rsidP="00584373">
      <w:pPr>
        <w:pStyle w:val="Bibliography"/>
      </w:pPr>
      <w:r>
        <w:t xml:space="preserve">46. </w:t>
      </w:r>
      <w:r>
        <w:tab/>
      </w:r>
      <w:r>
        <w:rPr>
          <w:b/>
          <w:bCs/>
        </w:rPr>
        <w:t>Jankowski MD</w:t>
      </w:r>
      <w:r>
        <w:t xml:space="preserve">, </w:t>
      </w:r>
      <w:r>
        <w:rPr>
          <w:b/>
          <w:bCs/>
        </w:rPr>
        <w:t>Henry CS</w:t>
      </w:r>
      <w:r>
        <w:t xml:space="preserve">, </w:t>
      </w:r>
      <w:r>
        <w:rPr>
          <w:b/>
          <w:bCs/>
        </w:rPr>
        <w:t>Broadbelt LJ</w:t>
      </w:r>
      <w:r>
        <w:t xml:space="preserve">, </w:t>
      </w:r>
      <w:r>
        <w:rPr>
          <w:b/>
          <w:bCs/>
        </w:rPr>
        <w:t>Hatzimanikatis V</w:t>
      </w:r>
      <w:r>
        <w:t xml:space="preserve">. 2008. Group Contribution Method for Thermodynamic Analysis of Complex Metabolic Networks. Biophys J </w:t>
      </w:r>
      <w:r>
        <w:rPr>
          <w:b/>
          <w:bCs/>
        </w:rPr>
        <w:t>95</w:t>
      </w:r>
      <w:r>
        <w:t>:1487–1499.</w:t>
      </w:r>
    </w:p>
    <w:p w14:paraId="46DD0F9C" w14:textId="77777777" w:rsidR="00584373" w:rsidRDefault="00584373" w:rsidP="00584373">
      <w:pPr>
        <w:pStyle w:val="Bibliography"/>
      </w:pPr>
      <w:r>
        <w:t xml:space="preserve">47. </w:t>
      </w:r>
      <w:r>
        <w:tab/>
      </w:r>
      <w:r>
        <w:rPr>
          <w:b/>
          <w:bCs/>
        </w:rPr>
        <w:t>Kaster A-K</w:t>
      </w:r>
      <w:r>
        <w:t xml:space="preserve">, </w:t>
      </w:r>
      <w:r>
        <w:rPr>
          <w:b/>
          <w:bCs/>
        </w:rPr>
        <w:t>Goenrich M</w:t>
      </w:r>
      <w:r>
        <w:t xml:space="preserve">, </w:t>
      </w:r>
      <w:r>
        <w:rPr>
          <w:b/>
          <w:bCs/>
        </w:rPr>
        <w:t>Seedorf H</w:t>
      </w:r>
      <w:r>
        <w:t xml:space="preserve">, </w:t>
      </w:r>
      <w:r>
        <w:rPr>
          <w:b/>
          <w:bCs/>
        </w:rPr>
        <w:t>Liesegang H</w:t>
      </w:r>
      <w:r>
        <w:t xml:space="preserve">, </w:t>
      </w:r>
      <w:r>
        <w:rPr>
          <w:b/>
          <w:bCs/>
        </w:rPr>
        <w:t>Wollherr A</w:t>
      </w:r>
      <w:r>
        <w:t xml:space="preserve">, </w:t>
      </w:r>
      <w:r>
        <w:rPr>
          <w:b/>
          <w:bCs/>
        </w:rPr>
        <w:t>Gottschalk G</w:t>
      </w:r>
      <w:r>
        <w:t xml:space="preserve">, </w:t>
      </w:r>
      <w:r>
        <w:rPr>
          <w:b/>
          <w:bCs/>
        </w:rPr>
        <w:t>Thauer RK</w:t>
      </w:r>
      <w:r>
        <w:t xml:space="preserve">. 2011. More Than 200 Genes Required for Methane Formation from H2 and CO2 and Energy Conservation Are Present in Methanothermobacter marburgensis and Methanothermobacter thermautotrophicus. Archaea </w:t>
      </w:r>
      <w:r>
        <w:rPr>
          <w:b/>
          <w:bCs/>
        </w:rPr>
        <w:t>2011</w:t>
      </w:r>
      <w:r>
        <w:t>:1–23.</w:t>
      </w:r>
    </w:p>
    <w:p w14:paraId="29ACB382" w14:textId="77777777" w:rsidR="00584373" w:rsidRDefault="00584373" w:rsidP="00584373">
      <w:pPr>
        <w:pStyle w:val="Bibliography"/>
      </w:pPr>
      <w:r>
        <w:t xml:space="preserve">48. </w:t>
      </w:r>
      <w:r>
        <w:tab/>
      </w:r>
      <w:r>
        <w:rPr>
          <w:b/>
          <w:bCs/>
        </w:rPr>
        <w:t>Siu S</w:t>
      </w:r>
      <w:r>
        <w:t xml:space="preserve">, </w:t>
      </w:r>
      <w:r>
        <w:rPr>
          <w:b/>
          <w:bCs/>
        </w:rPr>
        <w:t>Robotham A</w:t>
      </w:r>
      <w:r>
        <w:t xml:space="preserve">, </w:t>
      </w:r>
      <w:r>
        <w:rPr>
          <w:b/>
          <w:bCs/>
        </w:rPr>
        <w:t>Logan SM</w:t>
      </w:r>
      <w:r>
        <w:t xml:space="preserve">, </w:t>
      </w:r>
      <w:r>
        <w:rPr>
          <w:b/>
          <w:bCs/>
        </w:rPr>
        <w:t>Kelly JF</w:t>
      </w:r>
      <w:r>
        <w:t xml:space="preserve">, </w:t>
      </w:r>
      <w:r>
        <w:rPr>
          <w:b/>
          <w:bCs/>
        </w:rPr>
        <w:t>Uchida K</w:t>
      </w:r>
      <w:r>
        <w:t xml:space="preserve">, </w:t>
      </w:r>
      <w:r>
        <w:rPr>
          <w:b/>
          <w:bCs/>
        </w:rPr>
        <w:t>Aizawa S-I</w:t>
      </w:r>
      <w:r>
        <w:t xml:space="preserve">, </w:t>
      </w:r>
      <w:r>
        <w:rPr>
          <w:b/>
          <w:bCs/>
        </w:rPr>
        <w:t>Jarrell KF</w:t>
      </w:r>
      <w:r>
        <w:t xml:space="preserve">. 2015. Evidence that Biosynthesis of the Second and Third Sugars of the Archaellin </w:t>
      </w:r>
      <w:r>
        <w:lastRenderedPageBreak/>
        <w:t xml:space="preserve">Tetrasaccharide in the Archaeon Methanococcus maripaludis Occurs by the Same Pathway Used by Pseudomonas aeruginosa To Make a Di-N-Acetylated Sugar. J Bacteriol </w:t>
      </w:r>
      <w:r>
        <w:rPr>
          <w:b/>
          <w:bCs/>
        </w:rPr>
        <w:t>197</w:t>
      </w:r>
      <w:r>
        <w:t>:1668–1680.</w:t>
      </w:r>
    </w:p>
    <w:p w14:paraId="616F41EA" w14:textId="77777777" w:rsidR="00584373" w:rsidRDefault="00584373" w:rsidP="00584373">
      <w:pPr>
        <w:pStyle w:val="Bibliography"/>
      </w:pPr>
      <w:r>
        <w:t xml:space="preserve">49. </w:t>
      </w:r>
      <w:r>
        <w:tab/>
      </w:r>
      <w:r>
        <w:rPr>
          <w:b/>
          <w:bCs/>
        </w:rPr>
        <w:t>Jain S</w:t>
      </w:r>
      <w:r>
        <w:t xml:space="preserve">, </w:t>
      </w:r>
      <w:r>
        <w:rPr>
          <w:b/>
          <w:bCs/>
        </w:rPr>
        <w:t>Caforio A</w:t>
      </w:r>
      <w:r>
        <w:t xml:space="preserve">, </w:t>
      </w:r>
      <w:r>
        <w:rPr>
          <w:b/>
          <w:bCs/>
        </w:rPr>
        <w:t>Driessen AJM</w:t>
      </w:r>
      <w:r>
        <w:t xml:space="preserve">. 2014. Biosynthesis of archaeal membrane ether lipids. Front Microbiol </w:t>
      </w:r>
      <w:r>
        <w:rPr>
          <w:b/>
          <w:bCs/>
        </w:rPr>
        <w:t>5</w:t>
      </w:r>
      <w:r>
        <w:t>.</w:t>
      </w:r>
    </w:p>
    <w:p w14:paraId="044096FC" w14:textId="77777777" w:rsidR="00584373" w:rsidRDefault="00584373" w:rsidP="00584373">
      <w:pPr>
        <w:pStyle w:val="Bibliography"/>
      </w:pPr>
      <w:r>
        <w:t xml:space="preserve">50. </w:t>
      </w:r>
      <w:r>
        <w:tab/>
      </w:r>
      <w:r>
        <w:rPr>
          <w:b/>
          <w:bCs/>
        </w:rPr>
        <w:t>Balderston WL</w:t>
      </w:r>
      <w:r>
        <w:t xml:space="preserve">, </w:t>
      </w:r>
      <w:r>
        <w:rPr>
          <w:b/>
          <w:bCs/>
        </w:rPr>
        <w:t>Payne WJ</w:t>
      </w:r>
      <w:r>
        <w:t xml:space="preserve">. 1976. Inhibition of methanogenesis in salt marsh sediments and whole-cell suspensions of methanogenic bacteria by nitrogen oxides. Appl Environ Microbiol </w:t>
      </w:r>
      <w:r>
        <w:rPr>
          <w:b/>
          <w:bCs/>
        </w:rPr>
        <w:t>32</w:t>
      </w:r>
      <w:r>
        <w:t>:264–269.</w:t>
      </w:r>
    </w:p>
    <w:p w14:paraId="3CED0761" w14:textId="77777777" w:rsidR="00584373" w:rsidRDefault="00584373" w:rsidP="00584373">
      <w:pPr>
        <w:pStyle w:val="Bibliography"/>
      </w:pPr>
      <w:r>
        <w:t xml:space="preserve">51. </w:t>
      </w:r>
      <w:r>
        <w:tab/>
      </w:r>
      <w:r>
        <w:rPr>
          <w:b/>
          <w:bCs/>
        </w:rPr>
        <w:t>Costa KC</w:t>
      </w:r>
      <w:r>
        <w:t xml:space="preserve">, </w:t>
      </w:r>
      <w:r>
        <w:rPr>
          <w:b/>
          <w:bCs/>
        </w:rPr>
        <w:t>Yoon SH</w:t>
      </w:r>
      <w:r>
        <w:t xml:space="preserve">, </w:t>
      </w:r>
      <w:r>
        <w:rPr>
          <w:b/>
          <w:bCs/>
        </w:rPr>
        <w:t>Pan M</w:t>
      </w:r>
      <w:r>
        <w:t xml:space="preserve">, </w:t>
      </w:r>
      <w:r>
        <w:rPr>
          <w:b/>
          <w:bCs/>
        </w:rPr>
        <w:t>Burn JA</w:t>
      </w:r>
      <w:r>
        <w:t xml:space="preserve">, </w:t>
      </w:r>
      <w:r>
        <w:rPr>
          <w:b/>
          <w:bCs/>
        </w:rPr>
        <w:t>Baliga NS</w:t>
      </w:r>
      <w:r>
        <w:t xml:space="preserve">, </w:t>
      </w:r>
      <w:r>
        <w:rPr>
          <w:b/>
          <w:bCs/>
        </w:rPr>
        <w:t>Leigh JA</w:t>
      </w:r>
      <w:r>
        <w:t xml:space="preserve">. 2013. Effects of H2 and Formate on Growth Yield and Regulation of Methanogenesis in Methanococcus maripaludis. J Bacteriol </w:t>
      </w:r>
      <w:r>
        <w:rPr>
          <w:b/>
          <w:bCs/>
        </w:rPr>
        <w:t>195</w:t>
      </w:r>
      <w:r>
        <w:t>:1456–1462.</w:t>
      </w:r>
    </w:p>
    <w:p w14:paraId="6C40F92A" w14:textId="77777777" w:rsidR="00584373" w:rsidRDefault="00584373" w:rsidP="00584373">
      <w:pPr>
        <w:pStyle w:val="Bibliography"/>
      </w:pPr>
      <w:r>
        <w:t xml:space="preserve">52. </w:t>
      </w:r>
      <w:r>
        <w:tab/>
      </w:r>
      <w:r>
        <w:rPr>
          <w:b/>
          <w:bCs/>
        </w:rPr>
        <w:t>Gonnerman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Genomically and biochemically accurate metabolic reconstruction of </w:t>
      </w:r>
      <w:r>
        <w:rPr>
          <w:i/>
          <w:iCs/>
        </w:rPr>
        <w:t>Methanosarcina barkeri</w:t>
      </w:r>
      <w:r>
        <w:t xml:space="preserve"> Fusaro, iMG746. Biotechnol J </w:t>
      </w:r>
      <w:r>
        <w:rPr>
          <w:b/>
          <w:bCs/>
        </w:rPr>
        <w:t>8</w:t>
      </w:r>
      <w:r>
        <w:t>:1070–1079.</w:t>
      </w:r>
    </w:p>
    <w:p w14:paraId="13A3B3CD" w14:textId="77777777" w:rsidR="00584373" w:rsidRDefault="00584373" w:rsidP="00584373">
      <w:pPr>
        <w:pStyle w:val="Bibliography"/>
      </w:pPr>
      <w:r>
        <w:t xml:space="preserve">53. </w:t>
      </w:r>
      <w:r>
        <w:tab/>
      </w:r>
      <w:r>
        <w:rPr>
          <w:b/>
          <w:bCs/>
        </w:rPr>
        <w:t>Orth JD</w:t>
      </w:r>
      <w:r>
        <w:t xml:space="preserve">, </w:t>
      </w:r>
      <w:r>
        <w:rPr>
          <w:b/>
          <w:bCs/>
        </w:rPr>
        <w:t>Conrad TM</w:t>
      </w:r>
      <w:r>
        <w:t xml:space="preserve">, </w:t>
      </w:r>
      <w:r>
        <w:rPr>
          <w:b/>
          <w:bCs/>
        </w:rPr>
        <w:t>Na J</w:t>
      </w:r>
      <w:r>
        <w:t xml:space="preserve">, </w:t>
      </w:r>
      <w:r>
        <w:rPr>
          <w:b/>
          <w:bCs/>
        </w:rPr>
        <w:t>Lerman JA</w:t>
      </w:r>
      <w:r>
        <w:t xml:space="preserve">, </w:t>
      </w:r>
      <w:r>
        <w:rPr>
          <w:b/>
          <w:bCs/>
        </w:rPr>
        <w:t>Nam H</w:t>
      </w:r>
      <w:r>
        <w:t xml:space="preserve">, </w:t>
      </w:r>
      <w:r>
        <w:rPr>
          <w:b/>
          <w:bCs/>
        </w:rPr>
        <w:t>Feist AM</w:t>
      </w:r>
      <w:r>
        <w:t xml:space="preserve">, </w:t>
      </w:r>
      <w:r>
        <w:rPr>
          <w:b/>
          <w:bCs/>
        </w:rPr>
        <w:t>Palsson BO</w:t>
      </w:r>
      <w:r>
        <w:t xml:space="preserve">. 2014. A comprehensive genome-scale reconstruction of Escherichia coli metabolism--2011. Mol Syst Biol </w:t>
      </w:r>
      <w:r>
        <w:rPr>
          <w:b/>
          <w:bCs/>
        </w:rPr>
        <w:t>7</w:t>
      </w:r>
      <w:r>
        <w:t>:535–535.</w:t>
      </w:r>
    </w:p>
    <w:p w14:paraId="0A357666" w14:textId="77777777" w:rsidR="00584373" w:rsidRDefault="00584373" w:rsidP="00584373">
      <w:pPr>
        <w:pStyle w:val="Bibliography"/>
      </w:pPr>
      <w:r>
        <w:t xml:space="preserve">54. </w:t>
      </w:r>
      <w:r>
        <w:tab/>
      </w:r>
      <w:r>
        <w:rPr>
          <w:b/>
          <w:bCs/>
        </w:rPr>
        <w:t>Sarmiento F</w:t>
      </w:r>
      <w:r>
        <w:t xml:space="preserve">, </w:t>
      </w:r>
      <w:r>
        <w:rPr>
          <w:b/>
          <w:bCs/>
        </w:rPr>
        <w:t>Mrázek J</w:t>
      </w:r>
      <w:r>
        <w:t xml:space="preserve">, </w:t>
      </w:r>
      <w:r>
        <w:rPr>
          <w:b/>
          <w:bCs/>
        </w:rPr>
        <w:t>Whitman WB</w:t>
      </w:r>
      <w:r>
        <w:t xml:space="preserve">. 2013. Genome-scale analysis of gene function in the hydrogenotrophic methanogenic archaeon Methanococcus maripaludis. Proc Natl Acad Sci </w:t>
      </w:r>
      <w:r>
        <w:rPr>
          <w:b/>
          <w:bCs/>
        </w:rPr>
        <w:t>110</w:t>
      </w:r>
      <w:r>
        <w:t>:4726–4731.</w:t>
      </w:r>
    </w:p>
    <w:p w14:paraId="400BE000" w14:textId="77777777" w:rsidR="00584373" w:rsidRDefault="00584373" w:rsidP="00584373">
      <w:pPr>
        <w:pStyle w:val="Bibliography"/>
      </w:pPr>
      <w:r>
        <w:lastRenderedPageBreak/>
        <w:t xml:space="preserve">55. </w:t>
      </w:r>
      <w:r>
        <w:tab/>
      </w:r>
      <w:r>
        <w:rPr>
          <w:b/>
          <w:bCs/>
        </w:rPr>
        <w:t>Hucka M</w:t>
      </w:r>
      <w:r>
        <w:t xml:space="preserve">, </w:t>
      </w:r>
      <w:r>
        <w:rPr>
          <w:b/>
          <w:bCs/>
        </w:rPr>
        <w:t>Finney A</w:t>
      </w:r>
      <w:r>
        <w:t xml:space="preserve">, </w:t>
      </w:r>
      <w:r>
        <w:rPr>
          <w:b/>
          <w:bCs/>
        </w:rPr>
        <w:t>Sauro HM</w:t>
      </w:r>
      <w:r>
        <w:t xml:space="preserve">, </w:t>
      </w:r>
      <w:r>
        <w:rPr>
          <w:b/>
          <w:bCs/>
        </w:rPr>
        <w:t>Bolouri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r>
        <w:rPr>
          <w:b/>
          <w:bCs/>
        </w:rPr>
        <w:t>Dronov S</w:t>
      </w:r>
      <w:r>
        <w:t xml:space="preserve">, </w:t>
      </w:r>
      <w:r>
        <w:rPr>
          <w:b/>
          <w:bCs/>
        </w:rPr>
        <w:t>Gilles ED</w:t>
      </w:r>
      <w:r>
        <w:t xml:space="preserve">, </w:t>
      </w:r>
      <w:r>
        <w:rPr>
          <w:b/>
          <w:bCs/>
        </w:rPr>
        <w:t>Ginkel M</w:t>
      </w:r>
      <w:r>
        <w:t xml:space="preserve">, </w:t>
      </w:r>
      <w:r>
        <w:rPr>
          <w:b/>
          <w:bCs/>
        </w:rPr>
        <w:t>Gor V</w:t>
      </w:r>
      <w:r>
        <w:t xml:space="preserve">, </w:t>
      </w:r>
      <w:r>
        <w:rPr>
          <w:b/>
          <w:bCs/>
        </w:rPr>
        <w:t>Goryanin II</w:t>
      </w:r>
      <w:r>
        <w:t xml:space="preserve">, </w:t>
      </w:r>
      <w:r>
        <w:rPr>
          <w:b/>
          <w:bCs/>
        </w:rPr>
        <w:t>Hedley WJ</w:t>
      </w:r>
      <w:r>
        <w:t xml:space="preserve">, </w:t>
      </w:r>
      <w:r>
        <w:rPr>
          <w:b/>
          <w:bCs/>
        </w:rPr>
        <w:t>Hodgman TC</w:t>
      </w:r>
      <w:r>
        <w:t xml:space="preserve">, </w:t>
      </w:r>
      <w:r>
        <w:rPr>
          <w:b/>
          <w:bCs/>
        </w:rPr>
        <w:t>Hofmeyr J-H</w:t>
      </w:r>
      <w:r>
        <w:t xml:space="preserve">, </w:t>
      </w:r>
      <w:r>
        <w:rPr>
          <w:b/>
          <w:bCs/>
        </w:rPr>
        <w:t>Hunter PJ</w:t>
      </w:r>
      <w:r>
        <w:t xml:space="preserve">, </w:t>
      </w:r>
      <w:r>
        <w:rPr>
          <w:b/>
          <w:bCs/>
        </w:rPr>
        <w:t>Juty NS</w:t>
      </w:r>
      <w:r>
        <w:t xml:space="preserve">, </w:t>
      </w:r>
      <w:r>
        <w:rPr>
          <w:b/>
          <w:bCs/>
        </w:rPr>
        <w:t>Kasberger JL</w:t>
      </w:r>
      <w:r>
        <w:t xml:space="preserve">, </w:t>
      </w:r>
      <w:r>
        <w:rPr>
          <w:b/>
          <w:bCs/>
        </w:rPr>
        <w:t>Kremling A</w:t>
      </w:r>
      <w:r>
        <w:t xml:space="preserve">, </w:t>
      </w:r>
      <w:r>
        <w:rPr>
          <w:b/>
          <w:bCs/>
        </w:rPr>
        <w:t>Kummer U</w:t>
      </w:r>
      <w:r>
        <w:t xml:space="preserve">, </w:t>
      </w:r>
      <w:r>
        <w:rPr>
          <w:b/>
          <w:bCs/>
        </w:rPr>
        <w:t>Novèr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r>
        <w:rPr>
          <w:b/>
          <w:bCs/>
        </w:rPr>
        <w:t>Mjolsness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r>
        <w:rPr>
          <w:b/>
          <w:bCs/>
        </w:rPr>
        <w:t>Schaff JC</w:t>
      </w:r>
      <w:r>
        <w:t xml:space="preserve">, </w:t>
      </w:r>
      <w:r>
        <w:rPr>
          <w:b/>
          <w:bCs/>
        </w:rPr>
        <w:t>Shapiro BE</w:t>
      </w:r>
      <w:r>
        <w:t xml:space="preserve">, </w:t>
      </w:r>
      <w:r>
        <w:rPr>
          <w:b/>
          <w:bCs/>
        </w:rPr>
        <w:t>Shimizu TS</w:t>
      </w:r>
      <w:r>
        <w:t xml:space="preserve">, </w:t>
      </w:r>
      <w:r>
        <w:rPr>
          <w:b/>
          <w:bCs/>
        </w:rPr>
        <w:t>Spence HD</w:t>
      </w:r>
      <w:r>
        <w:t xml:space="preserve">, </w:t>
      </w:r>
      <w:r>
        <w:rPr>
          <w:b/>
          <w:bCs/>
        </w:rPr>
        <w:t>Stelling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277AEFBD" w14:textId="4DF139FC" w:rsidR="000B43BF" w:rsidRDefault="00A40676" w:rsidP="007D1D19">
      <w:pPr>
        <w:pStyle w:val="Heading1"/>
      </w:pPr>
      <w:r>
        <w:fldChar w:fldCharType="end"/>
      </w:r>
    </w:p>
    <w:p w14:paraId="25D562DC" w14:textId="77777777" w:rsidR="000B43BF" w:rsidRDefault="000B43BF">
      <w:pPr>
        <w:rPr>
          <w:rFonts w:asciiTheme="majorHAnsi" w:eastAsiaTheme="majorEastAsia" w:hAnsiTheme="majorHAnsi" w:cstheme="majorBidi"/>
          <w:b/>
          <w:bCs/>
          <w:color w:val="365F91" w:themeColor="accent1" w:themeShade="BF"/>
          <w:sz w:val="28"/>
          <w:szCs w:val="28"/>
        </w:rPr>
      </w:pPr>
      <w:r>
        <w:br w:type="page"/>
      </w:r>
    </w:p>
    <w:p w14:paraId="0B75364F" w14:textId="713D1E0B"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6702"/>
        <w:gridCol w:w="1149"/>
        <w:gridCol w:w="1049"/>
      </w:tblGrid>
      <w:tr w:rsidR="006118BA" w:rsidRPr="006118BA" w14:paraId="512610B4" w14:textId="77777777" w:rsidTr="006118BA">
        <w:trPr>
          <w:trHeight w:val="289"/>
        </w:trPr>
        <w:tc>
          <w:tcPr>
            <w:tcW w:w="8900" w:type="dxa"/>
            <w:gridSpan w:val="3"/>
            <w:tcBorders>
              <w:top w:val="single" w:sz="4" w:space="0" w:color="auto"/>
              <w:left w:val="nil"/>
              <w:bottom w:val="single" w:sz="4" w:space="0" w:color="auto"/>
              <w:right w:val="nil"/>
            </w:tcBorders>
            <w:shd w:val="clear" w:color="auto" w:fill="auto"/>
            <w:noWrap/>
            <w:vAlign w:val="bottom"/>
            <w:hideMark/>
          </w:tcPr>
          <w:p w14:paraId="0B157494" w14:textId="77777777" w:rsidR="006118BA" w:rsidRPr="006118BA" w:rsidRDefault="006118BA" w:rsidP="006118BA">
            <w:pPr>
              <w:spacing w:after="0" w:line="240" w:lineRule="auto"/>
              <w:jc w:val="center"/>
              <w:rPr>
                <w:rFonts w:ascii="Calibri" w:eastAsia="Times New Roman" w:hAnsi="Calibri" w:cs="Times New Roman"/>
                <w:b/>
                <w:bCs/>
                <w:color w:val="000000"/>
                <w:sz w:val="22"/>
              </w:rPr>
            </w:pPr>
            <w:r w:rsidRPr="006118BA">
              <w:rPr>
                <w:rFonts w:ascii="Calibri" w:eastAsia="Times New Roman" w:hAnsi="Calibri" w:cs="Times New Roman"/>
                <w:b/>
                <w:bCs/>
                <w:i/>
                <w:iCs/>
                <w:color w:val="000000"/>
                <w:sz w:val="22"/>
              </w:rPr>
              <w:t>Methanococcus maripaludis S2</w:t>
            </w:r>
            <w:r w:rsidRPr="006118BA">
              <w:rPr>
                <w:rFonts w:ascii="Calibri" w:eastAsia="Times New Roman" w:hAnsi="Calibri" w:cs="Times New Roman"/>
                <w:b/>
                <w:bCs/>
                <w:color w:val="000000"/>
                <w:sz w:val="22"/>
              </w:rPr>
              <w:t xml:space="preserve"> model comparison</w:t>
            </w:r>
          </w:p>
        </w:tc>
      </w:tr>
      <w:tr w:rsidR="006118BA" w:rsidRPr="006118BA" w14:paraId="395B3FC6" w14:textId="77777777" w:rsidTr="006118BA">
        <w:trPr>
          <w:trHeight w:val="289"/>
        </w:trPr>
        <w:tc>
          <w:tcPr>
            <w:tcW w:w="6702" w:type="dxa"/>
            <w:tcBorders>
              <w:top w:val="nil"/>
              <w:left w:val="nil"/>
              <w:bottom w:val="nil"/>
              <w:right w:val="nil"/>
            </w:tcBorders>
            <w:shd w:val="clear" w:color="auto" w:fill="auto"/>
            <w:noWrap/>
            <w:vAlign w:val="bottom"/>
            <w:hideMark/>
          </w:tcPr>
          <w:p w14:paraId="3C5BB969"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Model</w:t>
            </w:r>
          </w:p>
        </w:tc>
        <w:tc>
          <w:tcPr>
            <w:tcW w:w="1149" w:type="dxa"/>
            <w:tcBorders>
              <w:top w:val="nil"/>
              <w:left w:val="nil"/>
              <w:bottom w:val="nil"/>
              <w:right w:val="nil"/>
            </w:tcBorders>
            <w:shd w:val="clear" w:color="auto" w:fill="auto"/>
            <w:noWrap/>
            <w:vAlign w:val="bottom"/>
            <w:hideMark/>
          </w:tcPr>
          <w:p w14:paraId="25E4B9D4"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MM518</w:t>
            </w:r>
          </w:p>
        </w:tc>
        <w:tc>
          <w:tcPr>
            <w:tcW w:w="1049" w:type="dxa"/>
            <w:tcBorders>
              <w:top w:val="nil"/>
              <w:left w:val="nil"/>
              <w:bottom w:val="nil"/>
              <w:right w:val="nil"/>
            </w:tcBorders>
            <w:shd w:val="clear" w:color="auto" w:fill="auto"/>
            <w:noWrap/>
            <w:vAlign w:val="bottom"/>
            <w:hideMark/>
          </w:tcPr>
          <w:p w14:paraId="52B9B4D5"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MR544</w:t>
            </w:r>
          </w:p>
        </w:tc>
      </w:tr>
      <w:tr w:rsidR="006118BA" w:rsidRPr="006118BA" w14:paraId="6F797739" w14:textId="77777777" w:rsidTr="006118BA">
        <w:trPr>
          <w:trHeight w:val="289"/>
        </w:trPr>
        <w:tc>
          <w:tcPr>
            <w:tcW w:w="6702" w:type="dxa"/>
            <w:tcBorders>
              <w:top w:val="nil"/>
              <w:left w:val="nil"/>
              <w:bottom w:val="nil"/>
              <w:right w:val="nil"/>
            </w:tcBorders>
            <w:shd w:val="clear" w:color="auto" w:fill="auto"/>
            <w:noWrap/>
            <w:vAlign w:val="bottom"/>
            <w:hideMark/>
          </w:tcPr>
          <w:p w14:paraId="7CAA5416"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Protein Coding Genes</w:t>
            </w:r>
          </w:p>
        </w:tc>
        <w:tc>
          <w:tcPr>
            <w:tcW w:w="1149" w:type="dxa"/>
            <w:tcBorders>
              <w:top w:val="nil"/>
              <w:left w:val="nil"/>
              <w:bottom w:val="nil"/>
              <w:right w:val="nil"/>
            </w:tcBorders>
            <w:shd w:val="clear" w:color="auto" w:fill="auto"/>
            <w:noWrap/>
            <w:vAlign w:val="bottom"/>
            <w:hideMark/>
          </w:tcPr>
          <w:p w14:paraId="2D68C2E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18</w:t>
            </w:r>
          </w:p>
        </w:tc>
        <w:tc>
          <w:tcPr>
            <w:tcW w:w="1049" w:type="dxa"/>
            <w:tcBorders>
              <w:top w:val="nil"/>
              <w:left w:val="nil"/>
              <w:bottom w:val="nil"/>
              <w:right w:val="nil"/>
            </w:tcBorders>
            <w:shd w:val="clear" w:color="auto" w:fill="auto"/>
            <w:noWrap/>
            <w:vAlign w:val="bottom"/>
            <w:hideMark/>
          </w:tcPr>
          <w:p w14:paraId="270B16E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44</w:t>
            </w:r>
          </w:p>
        </w:tc>
      </w:tr>
      <w:tr w:rsidR="006118BA" w:rsidRPr="006118BA" w14:paraId="2BEC117F" w14:textId="77777777" w:rsidTr="006118BA">
        <w:trPr>
          <w:trHeight w:val="289"/>
        </w:trPr>
        <w:tc>
          <w:tcPr>
            <w:tcW w:w="6702" w:type="dxa"/>
            <w:tcBorders>
              <w:top w:val="nil"/>
              <w:left w:val="nil"/>
              <w:bottom w:val="nil"/>
              <w:right w:val="nil"/>
            </w:tcBorders>
            <w:shd w:val="clear" w:color="auto" w:fill="auto"/>
            <w:noWrap/>
            <w:vAlign w:val="bottom"/>
            <w:hideMark/>
          </w:tcPr>
          <w:p w14:paraId="21DFBC78"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 ORF Coverage</w:t>
            </w:r>
          </w:p>
        </w:tc>
        <w:tc>
          <w:tcPr>
            <w:tcW w:w="1149" w:type="dxa"/>
            <w:tcBorders>
              <w:top w:val="nil"/>
              <w:left w:val="nil"/>
              <w:bottom w:val="nil"/>
              <w:right w:val="nil"/>
            </w:tcBorders>
            <w:shd w:val="clear" w:color="auto" w:fill="auto"/>
            <w:noWrap/>
            <w:vAlign w:val="bottom"/>
            <w:hideMark/>
          </w:tcPr>
          <w:p w14:paraId="1F4E1DB0"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30</w:t>
            </w:r>
          </w:p>
        </w:tc>
        <w:tc>
          <w:tcPr>
            <w:tcW w:w="1049" w:type="dxa"/>
            <w:tcBorders>
              <w:top w:val="nil"/>
              <w:left w:val="nil"/>
              <w:bottom w:val="nil"/>
              <w:right w:val="nil"/>
            </w:tcBorders>
            <w:shd w:val="clear" w:color="auto" w:fill="auto"/>
            <w:noWrap/>
            <w:vAlign w:val="bottom"/>
            <w:hideMark/>
          </w:tcPr>
          <w:p w14:paraId="12D5B777"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32</w:t>
            </w:r>
          </w:p>
        </w:tc>
      </w:tr>
      <w:tr w:rsidR="006118BA" w:rsidRPr="006118BA" w14:paraId="7E3BF45C" w14:textId="77777777" w:rsidTr="006118BA">
        <w:trPr>
          <w:trHeight w:val="289"/>
        </w:trPr>
        <w:tc>
          <w:tcPr>
            <w:tcW w:w="6702" w:type="dxa"/>
            <w:tcBorders>
              <w:top w:val="nil"/>
              <w:left w:val="nil"/>
              <w:bottom w:val="nil"/>
              <w:right w:val="nil"/>
            </w:tcBorders>
            <w:shd w:val="clear" w:color="auto" w:fill="auto"/>
            <w:noWrap/>
            <w:vAlign w:val="bottom"/>
            <w:hideMark/>
          </w:tcPr>
          <w:p w14:paraId="1A67F0A2"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ntra/Extracellular Metabolites</w:t>
            </w:r>
          </w:p>
        </w:tc>
        <w:tc>
          <w:tcPr>
            <w:tcW w:w="1149" w:type="dxa"/>
            <w:tcBorders>
              <w:top w:val="nil"/>
              <w:left w:val="nil"/>
              <w:bottom w:val="nil"/>
              <w:right w:val="nil"/>
            </w:tcBorders>
            <w:shd w:val="clear" w:color="auto" w:fill="auto"/>
            <w:noWrap/>
            <w:vAlign w:val="bottom"/>
            <w:hideMark/>
          </w:tcPr>
          <w:p w14:paraId="208732D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56/49</w:t>
            </w:r>
          </w:p>
        </w:tc>
        <w:tc>
          <w:tcPr>
            <w:tcW w:w="1049" w:type="dxa"/>
            <w:tcBorders>
              <w:top w:val="nil"/>
              <w:left w:val="nil"/>
              <w:bottom w:val="nil"/>
              <w:right w:val="nil"/>
            </w:tcBorders>
            <w:shd w:val="clear" w:color="auto" w:fill="auto"/>
            <w:noWrap/>
            <w:vAlign w:val="bottom"/>
            <w:hideMark/>
          </w:tcPr>
          <w:p w14:paraId="7DB75B7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665/53</w:t>
            </w:r>
          </w:p>
        </w:tc>
      </w:tr>
      <w:tr w:rsidR="006118BA" w:rsidRPr="006118BA" w14:paraId="59DEB626" w14:textId="77777777" w:rsidTr="006118BA">
        <w:trPr>
          <w:trHeight w:val="289"/>
        </w:trPr>
        <w:tc>
          <w:tcPr>
            <w:tcW w:w="6702" w:type="dxa"/>
            <w:tcBorders>
              <w:top w:val="nil"/>
              <w:left w:val="nil"/>
              <w:bottom w:val="nil"/>
              <w:right w:val="nil"/>
            </w:tcBorders>
            <w:shd w:val="clear" w:color="auto" w:fill="auto"/>
            <w:noWrap/>
            <w:vAlign w:val="bottom"/>
            <w:hideMark/>
          </w:tcPr>
          <w:p w14:paraId="5D1A666E"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Dead End Metabolites</w:t>
            </w:r>
          </w:p>
        </w:tc>
        <w:tc>
          <w:tcPr>
            <w:tcW w:w="1149" w:type="dxa"/>
            <w:tcBorders>
              <w:top w:val="nil"/>
              <w:left w:val="nil"/>
              <w:bottom w:val="nil"/>
              <w:right w:val="nil"/>
            </w:tcBorders>
            <w:shd w:val="clear" w:color="auto" w:fill="auto"/>
            <w:noWrap/>
            <w:vAlign w:val="bottom"/>
            <w:hideMark/>
          </w:tcPr>
          <w:p w14:paraId="58D87149"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163</w:t>
            </w:r>
          </w:p>
        </w:tc>
        <w:tc>
          <w:tcPr>
            <w:tcW w:w="1049" w:type="dxa"/>
            <w:tcBorders>
              <w:top w:val="nil"/>
              <w:left w:val="nil"/>
              <w:bottom w:val="nil"/>
              <w:right w:val="nil"/>
            </w:tcBorders>
            <w:shd w:val="clear" w:color="auto" w:fill="auto"/>
            <w:noWrap/>
            <w:vAlign w:val="bottom"/>
            <w:hideMark/>
          </w:tcPr>
          <w:p w14:paraId="027EE9D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265</w:t>
            </w:r>
          </w:p>
        </w:tc>
      </w:tr>
      <w:tr w:rsidR="006118BA" w:rsidRPr="006118BA" w14:paraId="28946F94" w14:textId="77777777" w:rsidTr="006118BA">
        <w:trPr>
          <w:trHeight w:val="289"/>
        </w:trPr>
        <w:tc>
          <w:tcPr>
            <w:tcW w:w="6702" w:type="dxa"/>
            <w:tcBorders>
              <w:top w:val="nil"/>
              <w:left w:val="nil"/>
              <w:bottom w:val="nil"/>
              <w:right w:val="nil"/>
            </w:tcBorders>
            <w:shd w:val="clear" w:color="auto" w:fill="auto"/>
            <w:noWrap/>
            <w:vAlign w:val="bottom"/>
            <w:hideMark/>
          </w:tcPr>
          <w:p w14:paraId="4FFEBB1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nternal Reactions</w:t>
            </w:r>
          </w:p>
        </w:tc>
        <w:tc>
          <w:tcPr>
            <w:tcW w:w="1149" w:type="dxa"/>
            <w:tcBorders>
              <w:top w:val="nil"/>
              <w:left w:val="nil"/>
              <w:bottom w:val="nil"/>
              <w:right w:val="nil"/>
            </w:tcBorders>
            <w:shd w:val="clear" w:color="auto" w:fill="auto"/>
            <w:noWrap/>
            <w:vAlign w:val="bottom"/>
            <w:hideMark/>
          </w:tcPr>
          <w:p w14:paraId="7A5CC97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70</w:t>
            </w:r>
          </w:p>
        </w:tc>
        <w:tc>
          <w:tcPr>
            <w:tcW w:w="1049" w:type="dxa"/>
            <w:tcBorders>
              <w:top w:val="nil"/>
              <w:left w:val="nil"/>
              <w:bottom w:val="nil"/>
              <w:right w:val="nil"/>
            </w:tcBorders>
            <w:shd w:val="clear" w:color="auto" w:fill="auto"/>
            <w:noWrap/>
            <w:vAlign w:val="bottom"/>
            <w:hideMark/>
          </w:tcPr>
          <w:p w14:paraId="54AA693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645</w:t>
            </w:r>
          </w:p>
        </w:tc>
      </w:tr>
      <w:tr w:rsidR="006118BA" w:rsidRPr="006118BA" w14:paraId="3175ACD0" w14:textId="77777777" w:rsidTr="006118BA">
        <w:trPr>
          <w:trHeight w:val="300"/>
        </w:trPr>
        <w:tc>
          <w:tcPr>
            <w:tcW w:w="6702" w:type="dxa"/>
            <w:tcBorders>
              <w:top w:val="nil"/>
              <w:left w:val="nil"/>
              <w:bottom w:val="nil"/>
              <w:right w:val="nil"/>
            </w:tcBorders>
            <w:shd w:val="clear" w:color="auto" w:fill="auto"/>
            <w:noWrap/>
            <w:vAlign w:val="bottom"/>
            <w:hideMark/>
          </w:tcPr>
          <w:p w14:paraId="61894480"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Exchange Reactions</w:t>
            </w:r>
          </w:p>
        </w:tc>
        <w:tc>
          <w:tcPr>
            <w:tcW w:w="1149" w:type="dxa"/>
            <w:tcBorders>
              <w:top w:val="nil"/>
              <w:left w:val="nil"/>
              <w:bottom w:val="nil"/>
              <w:right w:val="nil"/>
            </w:tcBorders>
            <w:shd w:val="clear" w:color="auto" w:fill="auto"/>
            <w:noWrap/>
            <w:vAlign w:val="bottom"/>
            <w:hideMark/>
          </w:tcPr>
          <w:p w14:paraId="6A15C42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49</w:t>
            </w:r>
          </w:p>
        </w:tc>
        <w:tc>
          <w:tcPr>
            <w:tcW w:w="1049" w:type="dxa"/>
            <w:tcBorders>
              <w:top w:val="nil"/>
              <w:left w:val="nil"/>
              <w:bottom w:val="nil"/>
              <w:right w:val="nil"/>
            </w:tcBorders>
            <w:shd w:val="clear" w:color="auto" w:fill="auto"/>
            <w:noWrap/>
            <w:vAlign w:val="bottom"/>
            <w:hideMark/>
          </w:tcPr>
          <w:p w14:paraId="601219D3"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9</w:t>
            </w:r>
          </w:p>
        </w:tc>
      </w:tr>
      <w:tr w:rsidR="006118BA" w:rsidRPr="006118BA" w14:paraId="5E9A2CCE" w14:textId="77777777" w:rsidTr="006118BA">
        <w:trPr>
          <w:trHeight w:val="300"/>
        </w:trPr>
        <w:tc>
          <w:tcPr>
            <w:tcW w:w="6702" w:type="dxa"/>
            <w:tcBorders>
              <w:top w:val="nil"/>
              <w:left w:val="nil"/>
              <w:bottom w:val="nil"/>
              <w:right w:val="nil"/>
            </w:tcBorders>
            <w:shd w:val="clear" w:color="auto" w:fill="auto"/>
            <w:noWrap/>
            <w:vAlign w:val="bottom"/>
            <w:hideMark/>
          </w:tcPr>
          <w:p w14:paraId="0A737664"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Gene-Associated Reactions</w:t>
            </w:r>
          </w:p>
        </w:tc>
        <w:tc>
          <w:tcPr>
            <w:tcW w:w="1149" w:type="dxa"/>
            <w:tcBorders>
              <w:top w:val="nil"/>
              <w:left w:val="nil"/>
              <w:bottom w:val="nil"/>
              <w:right w:val="nil"/>
            </w:tcBorders>
            <w:shd w:val="clear" w:color="auto" w:fill="auto"/>
            <w:noWrap/>
            <w:vAlign w:val="bottom"/>
            <w:hideMark/>
          </w:tcPr>
          <w:p w14:paraId="0A91911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464</w:t>
            </w:r>
          </w:p>
        </w:tc>
        <w:tc>
          <w:tcPr>
            <w:tcW w:w="1049" w:type="dxa"/>
            <w:tcBorders>
              <w:top w:val="nil"/>
              <w:left w:val="nil"/>
              <w:bottom w:val="nil"/>
              <w:right w:val="nil"/>
            </w:tcBorders>
            <w:shd w:val="clear" w:color="auto" w:fill="auto"/>
            <w:noWrap/>
            <w:vAlign w:val="bottom"/>
            <w:hideMark/>
          </w:tcPr>
          <w:p w14:paraId="0D7863D2"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90</w:t>
            </w:r>
          </w:p>
        </w:tc>
      </w:tr>
      <w:tr w:rsidR="006118BA" w:rsidRPr="006118BA" w14:paraId="72D84828" w14:textId="77777777" w:rsidTr="006118BA">
        <w:trPr>
          <w:trHeight w:val="300"/>
        </w:trPr>
        <w:tc>
          <w:tcPr>
            <w:tcW w:w="6702" w:type="dxa"/>
            <w:tcBorders>
              <w:top w:val="nil"/>
              <w:left w:val="nil"/>
              <w:bottom w:val="single" w:sz="4" w:space="0" w:color="auto"/>
              <w:right w:val="nil"/>
            </w:tcBorders>
            <w:shd w:val="clear" w:color="auto" w:fill="auto"/>
            <w:noWrap/>
            <w:vAlign w:val="bottom"/>
            <w:hideMark/>
          </w:tcPr>
          <w:p w14:paraId="5BB5B98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 Reactions Associated with Genes (non-exchange)</w:t>
            </w:r>
          </w:p>
        </w:tc>
        <w:tc>
          <w:tcPr>
            <w:tcW w:w="1149" w:type="dxa"/>
            <w:tcBorders>
              <w:top w:val="nil"/>
              <w:left w:val="nil"/>
              <w:bottom w:val="single" w:sz="4" w:space="0" w:color="auto"/>
              <w:right w:val="nil"/>
            </w:tcBorders>
            <w:shd w:val="clear" w:color="auto" w:fill="auto"/>
            <w:noWrap/>
            <w:vAlign w:val="bottom"/>
            <w:hideMark/>
          </w:tcPr>
          <w:p w14:paraId="659BFA1D"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75</w:t>
            </w:r>
          </w:p>
        </w:tc>
        <w:tc>
          <w:tcPr>
            <w:tcW w:w="1049" w:type="dxa"/>
            <w:tcBorders>
              <w:top w:val="nil"/>
              <w:left w:val="nil"/>
              <w:bottom w:val="single" w:sz="4" w:space="0" w:color="auto"/>
              <w:right w:val="nil"/>
            </w:tcBorders>
            <w:shd w:val="clear" w:color="auto" w:fill="auto"/>
            <w:noWrap/>
            <w:vAlign w:val="bottom"/>
            <w:hideMark/>
          </w:tcPr>
          <w:p w14:paraId="2BD7049A"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91</w:t>
            </w:r>
          </w:p>
        </w:tc>
      </w:tr>
      <w:tr w:rsidR="006118BA" w:rsidRPr="006118BA" w14:paraId="63D15BBE" w14:textId="77777777" w:rsidTr="006118BA">
        <w:trPr>
          <w:trHeight w:val="300"/>
        </w:trPr>
        <w:tc>
          <w:tcPr>
            <w:tcW w:w="8900" w:type="dxa"/>
            <w:gridSpan w:val="3"/>
            <w:tcBorders>
              <w:top w:val="single" w:sz="4" w:space="0" w:color="auto"/>
              <w:left w:val="nil"/>
              <w:bottom w:val="nil"/>
              <w:right w:val="nil"/>
            </w:tcBorders>
            <w:vAlign w:val="center"/>
            <w:hideMark/>
          </w:tcPr>
          <w:p w14:paraId="3E0513B2" w14:textId="77777777" w:rsidR="006118BA" w:rsidRPr="006118BA" w:rsidRDefault="006118BA" w:rsidP="006118BA">
            <w:pPr>
              <w:keepNext/>
              <w:spacing w:after="0" w:line="240" w:lineRule="auto"/>
              <w:rPr>
                <w:rFonts w:ascii="Calibri" w:eastAsia="Times New Roman" w:hAnsi="Calibri" w:cs="Times New Roman"/>
                <w:color w:val="000000"/>
                <w:sz w:val="22"/>
              </w:rPr>
            </w:pPr>
          </w:p>
        </w:tc>
      </w:tr>
    </w:tbl>
    <w:p w14:paraId="4EF62DF7" w14:textId="1D77DCF7" w:rsidR="006118BA" w:rsidRPr="006118BA" w:rsidRDefault="006118BA" w:rsidP="006118BA">
      <w:pPr>
        <w:pStyle w:val="Caption"/>
        <w:rPr>
          <w:rFonts w:cs="Times New Roman"/>
          <w:b w:val="0"/>
          <w:color w:val="auto"/>
          <w:sz w:val="20"/>
          <w:szCs w:val="20"/>
        </w:rPr>
      </w:pPr>
      <w:r w:rsidRPr="006118BA">
        <w:rPr>
          <w:rFonts w:cs="Times New Roman"/>
          <w:b w:val="0"/>
          <w:color w:val="auto"/>
          <w:sz w:val="20"/>
          <w:szCs w:val="20"/>
        </w:rPr>
        <w:t xml:space="preserve">Table </w:t>
      </w:r>
      <w:r w:rsidRPr="006118BA">
        <w:rPr>
          <w:rFonts w:cs="Times New Roman"/>
          <w:b w:val="0"/>
          <w:color w:val="auto"/>
          <w:sz w:val="20"/>
          <w:szCs w:val="20"/>
        </w:rPr>
        <w:fldChar w:fldCharType="begin"/>
      </w:r>
      <w:r w:rsidRPr="006118BA">
        <w:rPr>
          <w:rFonts w:cs="Times New Roman"/>
          <w:b w:val="0"/>
          <w:color w:val="auto"/>
          <w:sz w:val="20"/>
          <w:szCs w:val="20"/>
        </w:rPr>
        <w:instrText xml:space="preserve"> SEQ Table \* ARABIC </w:instrText>
      </w:r>
      <w:r w:rsidRPr="006118BA">
        <w:rPr>
          <w:rFonts w:cs="Times New Roman"/>
          <w:b w:val="0"/>
          <w:color w:val="auto"/>
          <w:sz w:val="20"/>
          <w:szCs w:val="20"/>
        </w:rPr>
        <w:fldChar w:fldCharType="separate"/>
      </w:r>
      <w:r w:rsidRPr="006118BA">
        <w:rPr>
          <w:rFonts w:cs="Times New Roman"/>
          <w:b w:val="0"/>
          <w:noProof/>
          <w:color w:val="auto"/>
          <w:sz w:val="20"/>
          <w:szCs w:val="20"/>
        </w:rPr>
        <w:t>1</w:t>
      </w:r>
      <w:r w:rsidRPr="006118BA">
        <w:rPr>
          <w:rFonts w:cs="Times New Roman"/>
          <w:b w:val="0"/>
          <w:color w:val="auto"/>
          <w:sz w:val="20"/>
          <w:szCs w:val="20"/>
        </w:rPr>
        <w:fldChar w:fldCharType="end"/>
      </w:r>
      <w:r w:rsidRPr="006118BA">
        <w:rPr>
          <w:rFonts w:cs="Times New Roman"/>
          <w:b w:val="0"/>
          <w:color w:val="auto"/>
          <w:sz w:val="20"/>
          <w:szCs w:val="20"/>
        </w:rPr>
        <w:t xml:space="preserve">: A comparison </w:t>
      </w:r>
      <w:r w:rsidRPr="006118BA">
        <w:rPr>
          <w:rFonts w:eastAsia="Times New Roman" w:cs="Times New Roman"/>
          <w:b w:val="0"/>
          <w:color w:val="auto"/>
          <w:sz w:val="20"/>
          <w:szCs w:val="20"/>
        </w:rPr>
        <w:t>between iMR544 and iMM518 indicates that our model covers slightly more o</w:t>
      </w:r>
      <w:r w:rsidR="00070CFD">
        <w:rPr>
          <w:rFonts w:eastAsia="Times New Roman" w:cs="Times New Roman"/>
          <w:b w:val="0"/>
          <w:color w:val="auto"/>
          <w:sz w:val="20"/>
          <w:szCs w:val="20"/>
        </w:rPr>
        <w:t>f the genome, including over 125</w:t>
      </w:r>
      <w:r w:rsidRPr="006118BA">
        <w:rPr>
          <w:rFonts w:eastAsia="Times New Roman" w:cs="Times New Roman"/>
          <w:b w:val="0"/>
          <w:color w:val="auto"/>
          <w:sz w:val="20"/>
          <w:szCs w:val="20"/>
        </w:rPr>
        <w:t xml:space="preserve"> more gene-associated reactions. </w:t>
      </w:r>
      <w:r w:rsidR="00070CFD">
        <w:rPr>
          <w:rFonts w:eastAsia="Times New Roman" w:cs="Times New Roman"/>
          <w:b w:val="0"/>
          <w:color w:val="auto"/>
          <w:sz w:val="20"/>
          <w:szCs w:val="20"/>
        </w:rPr>
        <w:t>Our model</w:t>
      </w:r>
      <w:r w:rsidRPr="006118BA">
        <w:rPr>
          <w:rFonts w:eastAsia="Times New Roman" w:cs="Times New Roman"/>
          <w:b w:val="0"/>
          <w:color w:val="auto"/>
          <w:sz w:val="20"/>
          <w:szCs w:val="20"/>
        </w:rPr>
        <w:t xml:space="preserve"> include</w:t>
      </w:r>
      <w:r w:rsidR="00070CFD">
        <w:rPr>
          <w:rFonts w:eastAsia="Times New Roman" w:cs="Times New Roman"/>
          <w:b w:val="0"/>
          <w:color w:val="auto"/>
          <w:sz w:val="20"/>
          <w:szCs w:val="20"/>
        </w:rPr>
        <w:t>s more internal reactions and metabolites, as well as approximately 100</w:t>
      </w:r>
      <w:r w:rsidRPr="006118BA">
        <w:rPr>
          <w:rFonts w:eastAsia="Times New Roman" w:cs="Times New Roman"/>
          <w:b w:val="0"/>
          <w:color w:val="auto"/>
          <w:sz w:val="20"/>
          <w:szCs w:val="20"/>
        </w:rPr>
        <w:t xml:space="preserve"> more dead end metabolites. Though </w:t>
      </w:r>
      <w:r w:rsidR="00070CFD">
        <w:rPr>
          <w:rFonts w:eastAsia="Times New Roman" w:cs="Times New Roman"/>
          <w:b w:val="0"/>
          <w:color w:val="auto"/>
          <w:sz w:val="20"/>
          <w:szCs w:val="20"/>
        </w:rPr>
        <w:t>these metabolites</w:t>
      </w:r>
      <w:r w:rsidRPr="006118BA">
        <w:rPr>
          <w:rFonts w:eastAsia="Times New Roman" w:cs="Times New Roman"/>
          <w:b w:val="0"/>
          <w:color w:val="auto"/>
          <w:sz w:val="20"/>
          <w:szCs w:val="20"/>
        </w:rPr>
        <w:t xml:space="preserve"> represent the portion of metabolism that cannot carry flux, all of our model's dead end metabolites are part of gene-associated reactions and thus represent promising avenues for future model expansion</w:t>
      </w:r>
    </w:p>
    <w:p w14:paraId="06699080" w14:textId="77777777" w:rsidR="006118BA" w:rsidRDefault="006118BA" w:rsidP="006118BA">
      <w:pPr>
        <w:keepNext/>
      </w:pPr>
      <w:r>
        <w:rPr>
          <w:noProof/>
        </w:rPr>
        <w:drawing>
          <wp:inline distT="0" distB="0" distL="0" distR="0" wp14:anchorId="70185BF6" wp14:editId="07D50BE5">
            <wp:extent cx="5943600" cy="38995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23DE1B" w14:textId="4FED7C43"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98443E">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iMR544 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4DC6411F" w14:textId="77777777" w:rsidR="0098443E" w:rsidRDefault="0098443E" w:rsidP="0098443E">
      <w:pPr>
        <w:keepNext/>
      </w:pPr>
      <w:r>
        <w:rPr>
          <w:noProof/>
        </w:rPr>
        <w:lastRenderedPageBreak/>
        <w:drawing>
          <wp:inline distT="0" distB="0" distL="0" distR="0" wp14:anchorId="058E6D5F" wp14:editId="440677D4">
            <wp:extent cx="4540623" cy="2835088"/>
            <wp:effectExtent l="0" t="0" r="12700" b="228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79E28A4" w14:textId="1C0A3B50" w:rsidR="0098443E" w:rsidRPr="000B43BF" w:rsidRDefault="0098443E" w:rsidP="000B43BF">
      <w:pPr>
        <w:pStyle w:val="Caption"/>
        <w:rPr>
          <w:b w:val="0"/>
          <w:color w:val="auto"/>
          <w:sz w:val="20"/>
          <w:szCs w:val="20"/>
        </w:rPr>
      </w:pPr>
      <w:commentRangeStart w:id="455"/>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2</w:t>
      </w:r>
      <w:r w:rsidRPr="00DB27A6">
        <w:rPr>
          <w:b w:val="0"/>
          <w:color w:val="auto"/>
          <w:sz w:val="20"/>
          <w:szCs w:val="20"/>
        </w:rPr>
        <w:fldChar w:fldCharType="end"/>
      </w:r>
      <w:commentRangeEnd w:id="455"/>
      <w:r w:rsidR="00665411">
        <w:rPr>
          <w:rStyle w:val="CommentReference"/>
          <w:rFonts w:asciiTheme="minorHAnsi" w:hAnsiTheme="minorHAnsi"/>
          <w:b w:val="0"/>
          <w:bCs w:val="0"/>
          <w:color w:val="auto"/>
        </w:rPr>
        <w:commentReference w:id="455"/>
      </w:r>
      <w:r w:rsidRPr="00DB27A6">
        <w:rPr>
          <w:b w:val="0"/>
          <w:color w:val="auto"/>
          <w:sz w:val="20"/>
          <w:szCs w:val="20"/>
        </w:rPr>
        <w:t xml:space="preserve">: Comparing our models’ growth yield predictions on hydrogen and formate, respectively, to experimental data we found that our predictions fell within the experimental error of the measured values. This comparison demonstrates that our models can reproduce these values, suggesting that the models and the reconstruction they were derived from </w:t>
      </w:r>
      <w:r w:rsidR="005F72FC" w:rsidRPr="00DB27A6">
        <w:rPr>
          <w:b w:val="0"/>
          <w:color w:val="auto"/>
          <w:sz w:val="20"/>
          <w:szCs w:val="20"/>
        </w:rPr>
        <w:t xml:space="preserve">can reliably predict growth yields </w:t>
      </w:r>
      <w:r w:rsidRPr="00DB27A6">
        <w:rPr>
          <w:b w:val="0"/>
          <w:color w:val="auto"/>
          <w:sz w:val="20"/>
          <w:szCs w:val="20"/>
        </w:rPr>
        <w:t>are quantita</w:t>
      </w:r>
      <w:r w:rsidR="00DB27A6" w:rsidRPr="00DB27A6">
        <w:rPr>
          <w:b w:val="0"/>
          <w:color w:val="auto"/>
          <w:sz w:val="20"/>
          <w:szCs w:val="20"/>
        </w:rPr>
        <w:t xml:space="preserve">tively consistent with </w:t>
      </w:r>
      <w:r w:rsidR="00DB27A6" w:rsidRPr="00DB27A6">
        <w:rPr>
          <w:b w:val="0"/>
          <w:i/>
          <w:color w:val="auto"/>
          <w:sz w:val="20"/>
          <w:szCs w:val="20"/>
        </w:rPr>
        <w:t xml:space="preserve">in vivo </w:t>
      </w:r>
      <w:r w:rsidR="00DB27A6" w:rsidRPr="00DB27A6">
        <w:rPr>
          <w:b w:val="0"/>
          <w:color w:val="auto"/>
          <w:sz w:val="20"/>
          <w:szCs w:val="20"/>
        </w:rPr>
        <w:t>results</w:t>
      </w:r>
      <w:r w:rsidR="005F72FC" w:rsidRPr="00DB27A6">
        <w:rPr>
          <w:b w:val="0"/>
          <w:color w:val="auto"/>
          <w:sz w:val="20"/>
          <w:szCs w:val="20"/>
        </w:rPr>
        <w:t>.</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98443E" w14:paraId="0D8F5D08"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82718"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38909E1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1F0D67B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6050BA6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r w:rsidRPr="0098443E">
              <w:rPr>
                <w:rFonts w:ascii="Calibri" w:eastAsia="Times New Roman" w:hAnsi="Calibri" w:cs="Times New Roman"/>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140B38D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 + CO</w:t>
            </w:r>
          </w:p>
        </w:tc>
      </w:tr>
      <w:tr w:rsidR="0098443E" w:rsidRPr="0098443E" w14:paraId="2DD21689"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4FF0AAB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5ED2DC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59F59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482FCBF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6CAFC2D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FCD20D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FB73F3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6401ED3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8F6199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5440A20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E95B1A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7AD3FD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71DBC1"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3A085A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6D81BCD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53796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094632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D36207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C76DF1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47585F5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44EC0C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C47991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1C9FE8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7C2A0FD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8746A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20AE1F9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2FF33D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3753B6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374353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B938E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4AE7FE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56E724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921E2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3F2C6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3BA427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1067B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6CF30E7"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hdrB2</w:t>
            </w:r>
          </w:p>
        </w:tc>
        <w:tc>
          <w:tcPr>
            <w:tcW w:w="1584" w:type="dxa"/>
            <w:tcBorders>
              <w:top w:val="nil"/>
              <w:left w:val="nil"/>
              <w:bottom w:val="nil"/>
              <w:right w:val="nil"/>
            </w:tcBorders>
            <w:shd w:val="clear" w:color="auto" w:fill="auto"/>
            <w:noWrap/>
            <w:vAlign w:val="bottom"/>
            <w:hideMark/>
          </w:tcPr>
          <w:p w14:paraId="2593C46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0E20C3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AFA81C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75272A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DCE64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0CC9FC5"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w:t>
            </w:r>
          </w:p>
        </w:tc>
        <w:tc>
          <w:tcPr>
            <w:tcW w:w="1584" w:type="dxa"/>
            <w:tcBorders>
              <w:top w:val="nil"/>
              <w:left w:val="nil"/>
              <w:bottom w:val="nil"/>
              <w:right w:val="nil"/>
            </w:tcBorders>
            <w:shd w:val="clear" w:color="auto" w:fill="auto"/>
            <w:noWrap/>
            <w:vAlign w:val="bottom"/>
            <w:hideMark/>
          </w:tcPr>
          <w:p w14:paraId="151A01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1B03A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0C584D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86AE0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513B90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1F2B62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w:t>
            </w:r>
          </w:p>
        </w:tc>
        <w:tc>
          <w:tcPr>
            <w:tcW w:w="1584" w:type="dxa"/>
            <w:tcBorders>
              <w:top w:val="nil"/>
              <w:left w:val="nil"/>
              <w:bottom w:val="nil"/>
              <w:right w:val="nil"/>
            </w:tcBorders>
            <w:shd w:val="clear" w:color="auto" w:fill="auto"/>
            <w:noWrap/>
            <w:vAlign w:val="bottom"/>
            <w:hideMark/>
          </w:tcPr>
          <w:p w14:paraId="37425C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07DB062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888EC3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7DC2F6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252C9C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0ADC18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fdhA2</w:t>
            </w:r>
          </w:p>
        </w:tc>
        <w:tc>
          <w:tcPr>
            <w:tcW w:w="1584" w:type="dxa"/>
            <w:tcBorders>
              <w:top w:val="nil"/>
              <w:left w:val="nil"/>
              <w:bottom w:val="nil"/>
              <w:right w:val="nil"/>
            </w:tcBorders>
            <w:shd w:val="clear" w:color="auto" w:fill="auto"/>
            <w:noWrap/>
            <w:vAlign w:val="bottom"/>
            <w:hideMark/>
          </w:tcPr>
          <w:p w14:paraId="14E6CB5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51373E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0652B16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6C645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r>
      <w:tr w:rsidR="0098443E" w:rsidRPr="0098443E" w14:paraId="026F00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D13C58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fdhB2</w:t>
            </w:r>
          </w:p>
        </w:tc>
        <w:tc>
          <w:tcPr>
            <w:tcW w:w="1584" w:type="dxa"/>
            <w:tcBorders>
              <w:top w:val="nil"/>
              <w:left w:val="nil"/>
              <w:bottom w:val="nil"/>
              <w:right w:val="nil"/>
            </w:tcBorders>
            <w:shd w:val="clear" w:color="auto" w:fill="auto"/>
            <w:noWrap/>
            <w:vAlign w:val="bottom"/>
            <w:hideMark/>
          </w:tcPr>
          <w:p w14:paraId="6A8D13D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413F3CD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320D786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9D16DD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0AD179D"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7611E93"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63DEEE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A681AB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6D6DC0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BC35BF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0D2D6AF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6F8A9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3H2ase</w:t>
            </w:r>
          </w:p>
        </w:tc>
        <w:tc>
          <w:tcPr>
            <w:tcW w:w="1584" w:type="dxa"/>
            <w:tcBorders>
              <w:top w:val="nil"/>
              <w:left w:val="nil"/>
              <w:bottom w:val="nil"/>
              <w:right w:val="nil"/>
            </w:tcBorders>
            <w:shd w:val="clear" w:color="000000" w:fill="92D050"/>
            <w:noWrap/>
            <w:vAlign w:val="bottom"/>
            <w:hideMark/>
          </w:tcPr>
          <w:p w14:paraId="6123E72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96743B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499CC18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DBA3FC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61517F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6C7B7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5H2ase</w:t>
            </w:r>
          </w:p>
        </w:tc>
        <w:tc>
          <w:tcPr>
            <w:tcW w:w="1584" w:type="dxa"/>
            <w:tcBorders>
              <w:top w:val="nil"/>
              <w:left w:val="nil"/>
              <w:bottom w:val="nil"/>
              <w:right w:val="nil"/>
            </w:tcBorders>
            <w:shd w:val="clear" w:color="000000" w:fill="92D050"/>
            <w:noWrap/>
            <w:vAlign w:val="bottom"/>
            <w:hideMark/>
          </w:tcPr>
          <w:p w14:paraId="36CA3F6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07EE455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AE6803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7D233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6586FB0"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245275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p>
        </w:tc>
        <w:tc>
          <w:tcPr>
            <w:tcW w:w="1584" w:type="dxa"/>
            <w:tcBorders>
              <w:top w:val="nil"/>
              <w:left w:val="nil"/>
              <w:bottom w:val="nil"/>
              <w:right w:val="nil"/>
            </w:tcBorders>
            <w:shd w:val="clear" w:color="000000" w:fill="92D050"/>
            <w:noWrap/>
            <w:vAlign w:val="bottom"/>
            <w:hideMark/>
          </w:tcPr>
          <w:p w14:paraId="1202E87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149C9EA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77F57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4B58BD0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75263A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C18AF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cdh</w:t>
            </w:r>
          </w:p>
        </w:tc>
        <w:tc>
          <w:tcPr>
            <w:tcW w:w="1584" w:type="dxa"/>
            <w:tcBorders>
              <w:top w:val="nil"/>
              <w:left w:val="nil"/>
              <w:bottom w:val="nil"/>
              <w:right w:val="nil"/>
            </w:tcBorders>
            <w:shd w:val="clear" w:color="auto" w:fill="auto"/>
            <w:noWrap/>
            <w:vAlign w:val="bottom"/>
            <w:hideMark/>
          </w:tcPr>
          <w:p w14:paraId="00FD831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189A12B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9CDEE9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1C4828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44237159"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4EC66220"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AF38A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7C1CF5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E09984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122EE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C3E643D"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1EC0318F"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7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4E3A06B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231FF35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1BC83E0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008D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7734CC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869AE" w14:textId="77777777" w:rsidR="0098443E" w:rsidRPr="0098443E" w:rsidRDefault="0098443E" w:rsidP="0098443E">
            <w:pPr>
              <w:spacing w:after="0" w:line="240" w:lineRule="auto"/>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621AF2E1"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3EE48432"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FB03F90"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07836982" w14:textId="77777777" w:rsidR="0098443E" w:rsidRPr="0098443E" w:rsidRDefault="0098443E" w:rsidP="0098443E">
            <w:pPr>
              <w:keepNext/>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 of 2</w:t>
            </w:r>
          </w:p>
        </w:tc>
      </w:tr>
    </w:tbl>
    <w:p w14:paraId="5C6EA1D1" w14:textId="5CA8DAD3" w:rsidR="0098443E" w:rsidRDefault="0098443E" w:rsidP="0098443E">
      <w:pPr>
        <w:pStyle w:val="Caption"/>
        <w:rPr>
          <w:ins w:id="456" w:author="T L" w:date="2015-11-05T11:03:00Z"/>
          <w:b w:val="0"/>
          <w:color w:val="auto"/>
          <w:sz w:val="20"/>
          <w:szCs w:val="20"/>
        </w:rPr>
      </w:pPr>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3</w:t>
      </w:r>
      <w:r w:rsidRPr="00DB27A6">
        <w:rPr>
          <w:b w:val="0"/>
          <w:color w:val="auto"/>
          <w:sz w:val="20"/>
          <w:szCs w:val="20"/>
        </w:rPr>
        <w:fldChar w:fldCharType="end"/>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w:t>
      </w:r>
      <w:r w:rsidR="00DB27A6">
        <w:rPr>
          <w:b w:val="0"/>
          <w:color w:val="auto"/>
          <w:sz w:val="20"/>
          <w:szCs w:val="20"/>
        </w:rPr>
        <w:lastRenderedPageBreak/>
        <w:t xml:space="preserve">models correctly predicted 27 of 30 conditions (90%) accurately, resulting in a strong Matthews Correlation Coefficient of 0.67. This suggests that our reconstruction produces models that accurately depict the effects of genotype alterations on growth phenotypes. </w:t>
      </w:r>
    </w:p>
    <w:p w14:paraId="22393BFE" w14:textId="77777777" w:rsidR="004021BA" w:rsidRDefault="004021BA">
      <w:pPr>
        <w:rPr>
          <w:ins w:id="457" w:author="T L" w:date="2015-11-05T11:03:00Z"/>
        </w:rPr>
        <w:pPrChange w:id="458" w:author="T L" w:date="2015-11-05T11:03:00Z">
          <w:pPr>
            <w:pStyle w:val="Caption"/>
          </w:pPr>
        </w:pPrChange>
      </w:pPr>
    </w:p>
    <w:p w14:paraId="55FEEACE" w14:textId="77777777" w:rsidR="004021BA" w:rsidRDefault="004021BA">
      <w:pPr>
        <w:rPr>
          <w:ins w:id="459" w:author="T L" w:date="2015-11-05T11:03:00Z"/>
        </w:rPr>
        <w:pPrChange w:id="460" w:author="T L" w:date="2015-11-05T11:03:00Z">
          <w:pPr>
            <w:pStyle w:val="Caption"/>
          </w:pPr>
        </w:pPrChange>
      </w:pPr>
    </w:p>
    <w:p w14:paraId="79D39EBF" w14:textId="77777777" w:rsidR="004021BA" w:rsidRDefault="004021BA" w:rsidP="004021BA">
      <w:pPr>
        <w:pStyle w:val="NormalWeb"/>
        <w:rPr>
          <w:ins w:id="461" w:author="T L" w:date="2015-11-05T11:03:00Z"/>
        </w:rPr>
      </w:pPr>
      <w:ins w:id="462" w:author="T L" w:date="2015-11-05T11:03:00Z">
        <w:r>
          <w:t xml:space="preserve">Ref1: </w:t>
        </w:r>
        <w:r>
          <w:rPr>
            <w:rFonts w:ascii="AdvTT3713a231" w:hAnsi="AdvTT3713a231"/>
            <w:color w:val="111111"/>
            <w:sz w:val="16"/>
            <w:szCs w:val="16"/>
          </w:rPr>
          <w:t>Climatic Change (2013) 118:609</w:t>
        </w:r>
        <w:r>
          <w:rPr>
            <w:rFonts w:ascii="AdvTT3713a231+20" w:hAnsi="AdvTT3713a231+20"/>
            <w:color w:val="111111"/>
            <w:sz w:val="16"/>
            <w:szCs w:val="16"/>
          </w:rPr>
          <w:t>–</w:t>
        </w:r>
        <w:r>
          <w:rPr>
            <w:rFonts w:ascii="AdvTT3713a231" w:hAnsi="AdvTT3713a231"/>
            <w:color w:val="111111"/>
            <w:sz w:val="16"/>
            <w:szCs w:val="16"/>
          </w:rPr>
          <w:t xml:space="preserve">623 </w:t>
        </w:r>
      </w:ins>
    </w:p>
    <w:p w14:paraId="13630B79" w14:textId="2B3F6084" w:rsidR="004021BA" w:rsidRPr="004021BA" w:rsidRDefault="002F7577">
      <w:pPr>
        <w:rPr>
          <w:b/>
          <w:rPrChange w:id="463" w:author="T L" w:date="2015-11-05T11:03:00Z">
            <w:rPr>
              <w:b w:val="0"/>
              <w:color w:val="auto"/>
              <w:sz w:val="20"/>
              <w:szCs w:val="20"/>
            </w:rPr>
          </w:rPrChange>
        </w:rPr>
        <w:pPrChange w:id="464" w:author="T L" w:date="2015-11-05T11:03:00Z">
          <w:pPr>
            <w:pStyle w:val="Caption"/>
          </w:pPr>
        </w:pPrChange>
      </w:pPr>
      <w:ins w:id="465" w:author="T L" w:date="2015-11-05T13:12:00Z">
        <w:r>
          <w:t>A detailed understanding of the diverse pathways of methanogenesis will allow for opportunities to metabolically engineer them to enhance methane production or produce commodity chemicals.</w:t>
        </w:r>
      </w:ins>
    </w:p>
    <w:sectPr w:rsidR="004021BA" w:rsidRPr="004021BA" w:rsidSect="00277E47">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8" w:author="T L" w:date="2015-11-06T23:06:00Z" w:initials="TL">
    <w:p w14:paraId="5BD75771" w14:textId="210BA62F" w:rsidR="001657E5" w:rsidRDefault="001657E5">
      <w:pPr>
        <w:pStyle w:val="CommentText"/>
      </w:pPr>
      <w:r>
        <w:rPr>
          <w:rStyle w:val="CommentReference"/>
        </w:rPr>
        <w:annotationRef/>
      </w:r>
      <w:r>
        <w:t>I want to significantly tone down the cell factory and strain design and stress the importance of electron bifurcation and cells yields issue compared to the Singapore group which uses the linear pathway containing the methanophenazine which should give them great cell yields!!</w:t>
      </w:r>
    </w:p>
  </w:comment>
  <w:comment w:id="62" w:author="T L" w:date="2015-11-05T11:04:00Z" w:initials="TL">
    <w:p w14:paraId="11815CED" w14:textId="7423349A" w:rsidR="00DF679C" w:rsidRDefault="00DF679C">
      <w:pPr>
        <w:pStyle w:val="CommentText"/>
      </w:pPr>
      <w:r>
        <w:rPr>
          <w:rStyle w:val="CommentReference"/>
        </w:rPr>
        <w:annotationRef/>
      </w:r>
      <w:r>
        <w:t>Do we want this now?</w:t>
      </w:r>
    </w:p>
  </w:comment>
  <w:comment w:id="403" w:author="Administrator" w:date="2015-09-09T11:05:00Z" w:initials="A">
    <w:p w14:paraId="45684249" w14:textId="3FF7F29E" w:rsidR="00DF679C" w:rsidRDefault="00DF679C">
      <w:pPr>
        <w:pStyle w:val="CommentText"/>
      </w:pPr>
      <w:r>
        <w:rPr>
          <w:rStyle w:val="CommentReference"/>
        </w:rPr>
        <w:annotationRef/>
      </w:r>
      <w:r>
        <w:t>Hopefully this will change</w:t>
      </w:r>
    </w:p>
  </w:comment>
  <w:comment w:id="404" w:author="Administrator" w:date="2015-09-08T14:14:00Z" w:initials="A">
    <w:p w14:paraId="3FAB654A" w14:textId="25D57E8C" w:rsidR="00DF679C" w:rsidRDefault="00DF679C">
      <w:pPr>
        <w:pStyle w:val="CommentText"/>
      </w:pPr>
      <w:r>
        <w:rPr>
          <w:rStyle w:val="CommentReference"/>
        </w:rPr>
        <w:annotationRef/>
      </w:r>
      <w:r>
        <w:t xml:space="preserve">Will likely have some tweaks based on what we end up doing a bit differently. I’ve roughly filled this in for now, knowing that it will have to change later. </w:t>
      </w:r>
    </w:p>
  </w:comment>
  <w:comment w:id="405" w:author="Administrator" w:date="2015-09-09T11:24:00Z" w:initials="A">
    <w:p w14:paraId="00FF6F85" w14:textId="7D97EB39" w:rsidR="00DF679C" w:rsidRDefault="00DF679C">
      <w:pPr>
        <w:pStyle w:val="CommentText"/>
      </w:pPr>
      <w:r>
        <w:rPr>
          <w:rStyle w:val="CommentReference"/>
        </w:rPr>
        <w:annotationRef/>
      </w:r>
      <w:r>
        <w:t>I might alter this part specifically, haven’t decided yet and probably won’t until it’s time to do the experiment</w:t>
      </w:r>
    </w:p>
  </w:comment>
  <w:comment w:id="446" w:author="Administrator" w:date="2015-09-09T11:33:00Z" w:initials="A">
    <w:p w14:paraId="7FDA85EB" w14:textId="20AECB2E" w:rsidR="00DF679C" w:rsidRDefault="00DF679C">
      <w:pPr>
        <w:pStyle w:val="CommentText"/>
      </w:pPr>
      <w:r>
        <w:rPr>
          <w:rStyle w:val="CommentReference"/>
        </w:rPr>
        <w:annotationRef/>
      </w:r>
      <w:r>
        <w:t xml:space="preserve">Possible I’d offend the other group? I can word this differently if so, I’m not attempting to put them down. </w:t>
      </w:r>
    </w:p>
  </w:comment>
  <w:comment w:id="447" w:author="Administrator" w:date="2015-09-09T12:07:00Z" w:initials="A">
    <w:p w14:paraId="1963DBB8" w14:textId="3B721CD3" w:rsidR="00DF679C" w:rsidRDefault="00DF679C">
      <w:pPr>
        <w:pStyle w:val="CommentText"/>
      </w:pPr>
      <w:r>
        <w:rPr>
          <w:rStyle w:val="CommentReference"/>
        </w:rPr>
        <w:annotationRef/>
      </w:r>
      <w:r>
        <w:t>I feel like there’s definitely a better way to put this, it’s escaping me at the moment. I’m open to suggestions</w:t>
      </w:r>
    </w:p>
  </w:comment>
  <w:comment w:id="448" w:author="Administrator" w:date="2015-09-09T12:08:00Z" w:initials="A">
    <w:p w14:paraId="0992E3F0" w14:textId="4E3BA2F2" w:rsidR="00DF679C" w:rsidRDefault="00DF679C">
      <w:pPr>
        <w:pStyle w:val="CommentText"/>
      </w:pPr>
      <w:r>
        <w:rPr>
          <w:rStyle w:val="CommentReference"/>
        </w:rPr>
        <w:annotationRef/>
      </w:r>
      <w:r>
        <w:t>Values highlighted in pink here are waiting for values to be inserted once we measure them. Same with those that follow on the next page</w:t>
      </w:r>
    </w:p>
  </w:comment>
  <w:comment w:id="449" w:author="Administrator" w:date="2015-09-09T12:09:00Z" w:initials="A">
    <w:p w14:paraId="52A365C0" w14:textId="6BB0B372" w:rsidR="00DF679C" w:rsidRDefault="00DF679C">
      <w:pPr>
        <w:pStyle w:val="CommentText"/>
      </w:pPr>
      <w:r>
        <w:rPr>
          <w:rStyle w:val="CommentReference"/>
        </w:rPr>
        <w:annotationRef/>
      </w:r>
      <w:r>
        <w:t>Good chance I think we’ll just measure under H2 conditions and assume it’s about the same for formate, but I’ve left it open-ended here</w:t>
      </w:r>
    </w:p>
  </w:comment>
  <w:comment w:id="450" w:author="Administrator" w:date="2015-09-03T13:52:00Z" w:initials="A">
    <w:p w14:paraId="6C9CD276" w14:textId="69E78D54" w:rsidR="00DF679C" w:rsidRDefault="00DF679C">
      <w:pPr>
        <w:pStyle w:val="CommentText"/>
      </w:pPr>
      <w:r>
        <w:rPr>
          <w:rStyle w:val="CommentReference"/>
        </w:rPr>
        <w:annotationRef/>
      </w:r>
      <w:r>
        <w:t xml:space="preserve">This whole section is contingent on how our growth experiments turn out, but I’ve written it optimistically with the hope that our numbers match up pretty well. If they don’t, I can certainly spin it differently. </w:t>
      </w:r>
    </w:p>
  </w:comment>
  <w:comment w:id="451" w:author="Administrator" w:date="2015-09-08T16:33:00Z" w:initials="A">
    <w:p w14:paraId="6B626597" w14:textId="0674677C" w:rsidR="00DF679C" w:rsidRDefault="00DF679C">
      <w:pPr>
        <w:pStyle w:val="CommentText"/>
      </w:pPr>
      <w:r>
        <w:rPr>
          <w:rStyle w:val="CommentReference"/>
        </w:rPr>
        <w:annotationRef/>
      </w:r>
      <w:r>
        <w:t>Is this common sense enough? Do I need a specific source here?</w:t>
      </w:r>
    </w:p>
  </w:comment>
  <w:comment w:id="452" w:author="Administrator" w:date="2015-09-09T12:16:00Z" w:initials="A">
    <w:p w14:paraId="2B29973C" w14:textId="18E14E10" w:rsidR="00DF679C" w:rsidRDefault="00DF679C">
      <w:pPr>
        <w:pStyle w:val="CommentText"/>
      </w:pPr>
      <w:r>
        <w:rPr>
          <w:rStyle w:val="CommentReference"/>
        </w:rPr>
        <w:annotationRef/>
      </w:r>
      <w:r>
        <w:t>Should I have a result and figure of running this code here? It seems like that might be missing right now</w:t>
      </w:r>
    </w:p>
  </w:comment>
  <w:comment w:id="453" w:author="Administrator" w:date="2015-09-09T12:18:00Z" w:initials="A">
    <w:p w14:paraId="49F11034" w14:textId="229FD3EA" w:rsidR="00DF679C" w:rsidRDefault="00DF679C">
      <w:pPr>
        <w:pStyle w:val="CommentText"/>
      </w:pPr>
      <w:r>
        <w:rPr>
          <w:rStyle w:val="CommentReference"/>
        </w:rPr>
        <w:annotationRef/>
      </w:r>
      <w:r>
        <w:t>This is very much a “Data Availability” type section; perhaps it deserves its own short section separate from Results?</w:t>
      </w:r>
    </w:p>
  </w:comment>
  <w:comment w:id="454" w:author="Administrator" w:date="2015-09-09T12:19:00Z" w:initials="A">
    <w:p w14:paraId="3FCB8553" w14:textId="2E6241A7" w:rsidR="00DF679C" w:rsidRDefault="00DF679C">
      <w:pPr>
        <w:pStyle w:val="CommentText"/>
      </w:pPr>
      <w:r>
        <w:rPr>
          <w:rStyle w:val="CommentReference"/>
        </w:rPr>
        <w:annotationRef/>
      </w:r>
      <w:r>
        <w:t>Here and elsewhere, I think I might want to use “models” instead of “model”. The H2 and formate are really different models…I’ll think on this. I’m also trying to pay particular attention to differentiating the “reconstruction” from the “model”</w:t>
      </w:r>
    </w:p>
  </w:comment>
  <w:comment w:id="455" w:author="Administrator" w:date="2015-09-08T14:21:00Z" w:initials="A">
    <w:p w14:paraId="1E05CE63" w14:textId="2ABCE296" w:rsidR="00DF679C" w:rsidRDefault="00DF679C">
      <w:pPr>
        <w:pStyle w:val="CommentText"/>
      </w:pPr>
      <w:r>
        <w:rPr>
          <w:rStyle w:val="CommentReference"/>
        </w:rPr>
        <w:annotationRef/>
      </w:r>
      <w:r>
        <w:t xml:space="preserve">This chart is subject to change once we can </w:t>
      </w:r>
      <w:proofErr w:type="spellStart"/>
      <w:r>
        <w:t>remeasure</w:t>
      </w:r>
      <w:proofErr w:type="spellEnd"/>
      <w:r>
        <w:t xml:space="preserve"> dry cell weight versus O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4FAB91" w14:textId="77777777" w:rsidR="00EF4588" w:rsidRDefault="00EF4588" w:rsidP="00516D83">
      <w:pPr>
        <w:spacing w:after="0" w:line="240" w:lineRule="auto"/>
      </w:pPr>
      <w:r>
        <w:separator/>
      </w:r>
    </w:p>
  </w:endnote>
  <w:endnote w:type="continuationSeparator" w:id="0">
    <w:p w14:paraId="217E19CA" w14:textId="77777777" w:rsidR="00EF4588" w:rsidRDefault="00EF4588"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dvTT3713a231">
    <w:altName w:val="Times New Roman"/>
    <w:panose1 w:val="00000000000000000000"/>
    <w:charset w:val="00"/>
    <w:family w:val="roman"/>
    <w:notTrueType/>
    <w:pitch w:val="default"/>
  </w:font>
  <w:font w:name="AdvTT3713a231+20">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07786"/>
      <w:docPartObj>
        <w:docPartGallery w:val="Page Numbers (Bottom of Page)"/>
        <w:docPartUnique/>
      </w:docPartObj>
    </w:sdtPr>
    <w:sdtEndPr>
      <w:rPr>
        <w:noProof/>
      </w:rPr>
    </w:sdtEndPr>
    <w:sdtContent>
      <w:p w14:paraId="10C0A63A" w14:textId="5DF38F79" w:rsidR="00DF679C" w:rsidRDefault="00DF679C">
        <w:pPr>
          <w:pStyle w:val="Footer"/>
          <w:jc w:val="center"/>
        </w:pPr>
        <w:r>
          <w:fldChar w:fldCharType="begin"/>
        </w:r>
        <w:r>
          <w:instrText xml:space="preserve"> PAGE   \* MERGEFORMAT </w:instrText>
        </w:r>
        <w:r>
          <w:fldChar w:fldCharType="separate"/>
        </w:r>
        <w:r w:rsidR="002607EE">
          <w:rPr>
            <w:noProof/>
          </w:rPr>
          <w:t>3</w:t>
        </w:r>
        <w:r>
          <w:rPr>
            <w:noProof/>
          </w:rPr>
          <w:fldChar w:fldCharType="end"/>
        </w:r>
      </w:p>
    </w:sdtContent>
  </w:sdt>
  <w:p w14:paraId="7DC31E85" w14:textId="77777777" w:rsidR="00DF679C" w:rsidRDefault="00DF67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16DA3D" w14:textId="77777777" w:rsidR="00EF4588" w:rsidRDefault="00EF4588" w:rsidP="00516D83">
      <w:pPr>
        <w:spacing w:after="0" w:line="240" w:lineRule="auto"/>
      </w:pPr>
      <w:r>
        <w:separator/>
      </w:r>
    </w:p>
  </w:footnote>
  <w:footnote w:type="continuationSeparator" w:id="0">
    <w:p w14:paraId="0ADB161C" w14:textId="77777777" w:rsidR="00EF4588" w:rsidRDefault="00EF4588"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3"/>
  </w:num>
  <w:num w:numId="4">
    <w:abstractNumId w:val="1"/>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5CD4"/>
    <w:rsid w:val="00021362"/>
    <w:rsid w:val="0003090D"/>
    <w:rsid w:val="000315D0"/>
    <w:rsid w:val="00037BDF"/>
    <w:rsid w:val="000408FB"/>
    <w:rsid w:val="00046038"/>
    <w:rsid w:val="00070CFD"/>
    <w:rsid w:val="00073EBE"/>
    <w:rsid w:val="0007719F"/>
    <w:rsid w:val="00080C5F"/>
    <w:rsid w:val="00081E0C"/>
    <w:rsid w:val="0008303F"/>
    <w:rsid w:val="00091F35"/>
    <w:rsid w:val="000B43BF"/>
    <w:rsid w:val="000B4992"/>
    <w:rsid w:val="000C35D5"/>
    <w:rsid w:val="000C75B4"/>
    <w:rsid w:val="000D63C1"/>
    <w:rsid w:val="000F03F7"/>
    <w:rsid w:val="000F15FA"/>
    <w:rsid w:val="000F5D2B"/>
    <w:rsid w:val="000F6195"/>
    <w:rsid w:val="001056FA"/>
    <w:rsid w:val="00111F78"/>
    <w:rsid w:val="00121FDF"/>
    <w:rsid w:val="001657E5"/>
    <w:rsid w:val="00166CBF"/>
    <w:rsid w:val="00172424"/>
    <w:rsid w:val="001801A5"/>
    <w:rsid w:val="00185D86"/>
    <w:rsid w:val="00197EC3"/>
    <w:rsid w:val="001A5358"/>
    <w:rsid w:val="001B65A0"/>
    <w:rsid w:val="001C0A06"/>
    <w:rsid w:val="001C201F"/>
    <w:rsid w:val="001C5798"/>
    <w:rsid w:val="001D1107"/>
    <w:rsid w:val="001E4B82"/>
    <w:rsid w:val="001E6ABD"/>
    <w:rsid w:val="001F26CD"/>
    <w:rsid w:val="001F417F"/>
    <w:rsid w:val="001F7E98"/>
    <w:rsid w:val="0021112D"/>
    <w:rsid w:val="00214692"/>
    <w:rsid w:val="002276C9"/>
    <w:rsid w:val="00230593"/>
    <w:rsid w:val="00231585"/>
    <w:rsid w:val="002607EE"/>
    <w:rsid w:val="00266387"/>
    <w:rsid w:val="0027696A"/>
    <w:rsid w:val="00277E47"/>
    <w:rsid w:val="0028794B"/>
    <w:rsid w:val="00292115"/>
    <w:rsid w:val="002C5D66"/>
    <w:rsid w:val="002E4EC0"/>
    <w:rsid w:val="002E5B7E"/>
    <w:rsid w:val="002F7577"/>
    <w:rsid w:val="00313809"/>
    <w:rsid w:val="00314946"/>
    <w:rsid w:val="003153D3"/>
    <w:rsid w:val="0031618C"/>
    <w:rsid w:val="00322F94"/>
    <w:rsid w:val="00323D79"/>
    <w:rsid w:val="0034629A"/>
    <w:rsid w:val="003512E9"/>
    <w:rsid w:val="00351533"/>
    <w:rsid w:val="003523DD"/>
    <w:rsid w:val="00360C55"/>
    <w:rsid w:val="003730CF"/>
    <w:rsid w:val="003840C4"/>
    <w:rsid w:val="003C13B2"/>
    <w:rsid w:val="003E12B1"/>
    <w:rsid w:val="003E4220"/>
    <w:rsid w:val="003F2775"/>
    <w:rsid w:val="003F49E1"/>
    <w:rsid w:val="004021BA"/>
    <w:rsid w:val="004105BE"/>
    <w:rsid w:val="00414739"/>
    <w:rsid w:val="00422297"/>
    <w:rsid w:val="004345D8"/>
    <w:rsid w:val="00435253"/>
    <w:rsid w:val="00444242"/>
    <w:rsid w:val="00457A03"/>
    <w:rsid w:val="00464C5C"/>
    <w:rsid w:val="004677F8"/>
    <w:rsid w:val="00467AD6"/>
    <w:rsid w:val="004862FB"/>
    <w:rsid w:val="004913FB"/>
    <w:rsid w:val="00494656"/>
    <w:rsid w:val="004A10CC"/>
    <w:rsid w:val="004B077E"/>
    <w:rsid w:val="004B6D79"/>
    <w:rsid w:val="004B6EF9"/>
    <w:rsid w:val="004D13B8"/>
    <w:rsid w:val="004F28CF"/>
    <w:rsid w:val="00501D70"/>
    <w:rsid w:val="005119EB"/>
    <w:rsid w:val="0051269C"/>
    <w:rsid w:val="0051683C"/>
    <w:rsid w:val="00516D83"/>
    <w:rsid w:val="00525248"/>
    <w:rsid w:val="00527D1A"/>
    <w:rsid w:val="00535032"/>
    <w:rsid w:val="00546886"/>
    <w:rsid w:val="00552DFC"/>
    <w:rsid w:val="00555D72"/>
    <w:rsid w:val="00563757"/>
    <w:rsid w:val="00571211"/>
    <w:rsid w:val="00571C2A"/>
    <w:rsid w:val="00576333"/>
    <w:rsid w:val="00584373"/>
    <w:rsid w:val="00586344"/>
    <w:rsid w:val="005A6784"/>
    <w:rsid w:val="005B2988"/>
    <w:rsid w:val="005C589C"/>
    <w:rsid w:val="005E58A9"/>
    <w:rsid w:val="005F72FC"/>
    <w:rsid w:val="00603980"/>
    <w:rsid w:val="006118BA"/>
    <w:rsid w:val="00627847"/>
    <w:rsid w:val="006322C1"/>
    <w:rsid w:val="006331D1"/>
    <w:rsid w:val="00635FDE"/>
    <w:rsid w:val="00641032"/>
    <w:rsid w:val="00643EEA"/>
    <w:rsid w:val="00650EC2"/>
    <w:rsid w:val="006602A6"/>
    <w:rsid w:val="00665411"/>
    <w:rsid w:val="00666EBB"/>
    <w:rsid w:val="00681980"/>
    <w:rsid w:val="006A723F"/>
    <w:rsid w:val="006B0C00"/>
    <w:rsid w:val="006C011E"/>
    <w:rsid w:val="006C2CF1"/>
    <w:rsid w:val="006D6FE3"/>
    <w:rsid w:val="007032A7"/>
    <w:rsid w:val="00723D56"/>
    <w:rsid w:val="00737FF9"/>
    <w:rsid w:val="007643C9"/>
    <w:rsid w:val="0077549E"/>
    <w:rsid w:val="0078784F"/>
    <w:rsid w:val="007A2129"/>
    <w:rsid w:val="007A2B72"/>
    <w:rsid w:val="007A60D0"/>
    <w:rsid w:val="007C468E"/>
    <w:rsid w:val="007D1D19"/>
    <w:rsid w:val="007D68E6"/>
    <w:rsid w:val="007E1FB5"/>
    <w:rsid w:val="007F0F45"/>
    <w:rsid w:val="007F7F53"/>
    <w:rsid w:val="00815A63"/>
    <w:rsid w:val="008367FA"/>
    <w:rsid w:val="0084303B"/>
    <w:rsid w:val="0084390A"/>
    <w:rsid w:val="0087010F"/>
    <w:rsid w:val="00875625"/>
    <w:rsid w:val="00881F7B"/>
    <w:rsid w:val="00890FBC"/>
    <w:rsid w:val="008946EC"/>
    <w:rsid w:val="00896C21"/>
    <w:rsid w:val="00897640"/>
    <w:rsid w:val="008A1FB2"/>
    <w:rsid w:val="008C0862"/>
    <w:rsid w:val="008C3354"/>
    <w:rsid w:val="008D38C6"/>
    <w:rsid w:val="008D7AE6"/>
    <w:rsid w:val="008E0E07"/>
    <w:rsid w:val="008E6A11"/>
    <w:rsid w:val="00915E11"/>
    <w:rsid w:val="00920B05"/>
    <w:rsid w:val="009253F0"/>
    <w:rsid w:val="00940402"/>
    <w:rsid w:val="00941122"/>
    <w:rsid w:val="00941981"/>
    <w:rsid w:val="00941ECA"/>
    <w:rsid w:val="009426B1"/>
    <w:rsid w:val="00943D68"/>
    <w:rsid w:val="00945436"/>
    <w:rsid w:val="00955999"/>
    <w:rsid w:val="009626B8"/>
    <w:rsid w:val="009657EA"/>
    <w:rsid w:val="00966787"/>
    <w:rsid w:val="00967F47"/>
    <w:rsid w:val="00983F37"/>
    <w:rsid w:val="0098443E"/>
    <w:rsid w:val="00992E1B"/>
    <w:rsid w:val="009B7FEA"/>
    <w:rsid w:val="009C1745"/>
    <w:rsid w:val="009C1D8D"/>
    <w:rsid w:val="009C4505"/>
    <w:rsid w:val="009C70DD"/>
    <w:rsid w:val="009C74FA"/>
    <w:rsid w:val="009D0324"/>
    <w:rsid w:val="009D0843"/>
    <w:rsid w:val="009D69A7"/>
    <w:rsid w:val="009E7673"/>
    <w:rsid w:val="009F4214"/>
    <w:rsid w:val="009F4D6C"/>
    <w:rsid w:val="009F74B8"/>
    <w:rsid w:val="00A11C45"/>
    <w:rsid w:val="00A17493"/>
    <w:rsid w:val="00A24003"/>
    <w:rsid w:val="00A31547"/>
    <w:rsid w:val="00A3475A"/>
    <w:rsid w:val="00A36979"/>
    <w:rsid w:val="00A40676"/>
    <w:rsid w:val="00A447FE"/>
    <w:rsid w:val="00A47448"/>
    <w:rsid w:val="00A51082"/>
    <w:rsid w:val="00A512C1"/>
    <w:rsid w:val="00A57176"/>
    <w:rsid w:val="00A62FD8"/>
    <w:rsid w:val="00A630AA"/>
    <w:rsid w:val="00A6548E"/>
    <w:rsid w:val="00A86F5B"/>
    <w:rsid w:val="00A87FFD"/>
    <w:rsid w:val="00AC43A6"/>
    <w:rsid w:val="00AD0EFB"/>
    <w:rsid w:val="00AD1E85"/>
    <w:rsid w:val="00AD6208"/>
    <w:rsid w:val="00AE21C1"/>
    <w:rsid w:val="00AE62A4"/>
    <w:rsid w:val="00AF3DA5"/>
    <w:rsid w:val="00B042B4"/>
    <w:rsid w:val="00B11429"/>
    <w:rsid w:val="00B273EF"/>
    <w:rsid w:val="00B36C33"/>
    <w:rsid w:val="00B37EA1"/>
    <w:rsid w:val="00B42019"/>
    <w:rsid w:val="00B42562"/>
    <w:rsid w:val="00B47A20"/>
    <w:rsid w:val="00B543C6"/>
    <w:rsid w:val="00B552F6"/>
    <w:rsid w:val="00B92236"/>
    <w:rsid w:val="00B97142"/>
    <w:rsid w:val="00BA12DD"/>
    <w:rsid w:val="00BB4897"/>
    <w:rsid w:val="00BC4B5C"/>
    <w:rsid w:val="00BC613A"/>
    <w:rsid w:val="00BD54C7"/>
    <w:rsid w:val="00BF22C1"/>
    <w:rsid w:val="00BF524A"/>
    <w:rsid w:val="00C00B12"/>
    <w:rsid w:val="00C043B2"/>
    <w:rsid w:val="00C073FF"/>
    <w:rsid w:val="00C127EB"/>
    <w:rsid w:val="00C22736"/>
    <w:rsid w:val="00C22C00"/>
    <w:rsid w:val="00C31A11"/>
    <w:rsid w:val="00C439E5"/>
    <w:rsid w:val="00C510BA"/>
    <w:rsid w:val="00C54AA8"/>
    <w:rsid w:val="00C61E65"/>
    <w:rsid w:val="00C65346"/>
    <w:rsid w:val="00C7030E"/>
    <w:rsid w:val="00C82E52"/>
    <w:rsid w:val="00C91990"/>
    <w:rsid w:val="00CA1420"/>
    <w:rsid w:val="00CA15A3"/>
    <w:rsid w:val="00CA1718"/>
    <w:rsid w:val="00CB4BA9"/>
    <w:rsid w:val="00CB5F53"/>
    <w:rsid w:val="00CD3A80"/>
    <w:rsid w:val="00CD3E73"/>
    <w:rsid w:val="00CD72FC"/>
    <w:rsid w:val="00CE717D"/>
    <w:rsid w:val="00CF3BCD"/>
    <w:rsid w:val="00CF4E3A"/>
    <w:rsid w:val="00CF4F3E"/>
    <w:rsid w:val="00D00DB1"/>
    <w:rsid w:val="00D03A1C"/>
    <w:rsid w:val="00D057B6"/>
    <w:rsid w:val="00D063E5"/>
    <w:rsid w:val="00D10F79"/>
    <w:rsid w:val="00D11FBC"/>
    <w:rsid w:val="00D53674"/>
    <w:rsid w:val="00D547AF"/>
    <w:rsid w:val="00D64CB4"/>
    <w:rsid w:val="00D74FA7"/>
    <w:rsid w:val="00D926B5"/>
    <w:rsid w:val="00DA124D"/>
    <w:rsid w:val="00DB0DFC"/>
    <w:rsid w:val="00DB27A6"/>
    <w:rsid w:val="00DC05CC"/>
    <w:rsid w:val="00DC2671"/>
    <w:rsid w:val="00DC26B4"/>
    <w:rsid w:val="00DD75BA"/>
    <w:rsid w:val="00DE4C7D"/>
    <w:rsid w:val="00DF679C"/>
    <w:rsid w:val="00E02303"/>
    <w:rsid w:val="00E03BFB"/>
    <w:rsid w:val="00E11280"/>
    <w:rsid w:val="00E1148F"/>
    <w:rsid w:val="00E124F1"/>
    <w:rsid w:val="00E13C01"/>
    <w:rsid w:val="00E14CEA"/>
    <w:rsid w:val="00E2551A"/>
    <w:rsid w:val="00E3127F"/>
    <w:rsid w:val="00E362C0"/>
    <w:rsid w:val="00E3679F"/>
    <w:rsid w:val="00E36E6C"/>
    <w:rsid w:val="00E4785C"/>
    <w:rsid w:val="00E515B0"/>
    <w:rsid w:val="00E76580"/>
    <w:rsid w:val="00E83121"/>
    <w:rsid w:val="00E83A7C"/>
    <w:rsid w:val="00E856C5"/>
    <w:rsid w:val="00E90ACA"/>
    <w:rsid w:val="00E93D59"/>
    <w:rsid w:val="00EA0242"/>
    <w:rsid w:val="00EA12B8"/>
    <w:rsid w:val="00EA6C8E"/>
    <w:rsid w:val="00EB0A45"/>
    <w:rsid w:val="00EB3C27"/>
    <w:rsid w:val="00EB7B98"/>
    <w:rsid w:val="00EC4669"/>
    <w:rsid w:val="00ED3797"/>
    <w:rsid w:val="00ED4618"/>
    <w:rsid w:val="00EF2C48"/>
    <w:rsid w:val="00EF4588"/>
    <w:rsid w:val="00F06110"/>
    <w:rsid w:val="00F123B8"/>
    <w:rsid w:val="00F134C6"/>
    <w:rsid w:val="00F14A7D"/>
    <w:rsid w:val="00F14B6D"/>
    <w:rsid w:val="00F239B0"/>
    <w:rsid w:val="00F27938"/>
    <w:rsid w:val="00F316DF"/>
    <w:rsid w:val="00F339FC"/>
    <w:rsid w:val="00F42364"/>
    <w:rsid w:val="00F45312"/>
    <w:rsid w:val="00F45C05"/>
    <w:rsid w:val="00F47CF8"/>
    <w:rsid w:val="00F819FC"/>
    <w:rsid w:val="00F846AE"/>
    <w:rsid w:val="00F9540D"/>
    <w:rsid w:val="00FA05D1"/>
    <w:rsid w:val="00FA45DE"/>
    <w:rsid w:val="00FA60EB"/>
    <w:rsid w:val="00FB24B3"/>
    <w:rsid w:val="00FB6A81"/>
    <w:rsid w:val="00FC2DAB"/>
    <w:rsid w:val="00FC7166"/>
    <w:rsid w:val="00FD7D2E"/>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semiHidden/>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semiHidden/>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semiHidden/>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semiHidden/>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Growth Yield'!$A$3</c:f>
              <c:strCache>
                <c:ptCount val="1"/>
                <c:pt idx="0">
                  <c:v>Predicted</c:v>
                </c:pt>
              </c:strCache>
            </c:strRef>
          </c:tx>
          <c:invertIfNegative val="0"/>
          <c:cat>
            <c:strRef>
              <c:f>'Growth Yield'!$B$2:$C$2</c:f>
              <c:strCache>
                <c:ptCount val="2"/>
                <c:pt idx="0">
                  <c:v>Hydrogen</c:v>
                </c:pt>
                <c:pt idx="1">
                  <c:v>Formate</c:v>
                </c:pt>
              </c:strCache>
            </c:strRef>
          </c:cat>
          <c:val>
            <c:numRef>
              <c:f>'Growth Yield'!$B$3:$C$3</c:f>
              <c:numCache>
                <c:formatCode>General</c:formatCode>
                <c:ptCount val="2"/>
                <c:pt idx="0">
                  <c:v>3.89</c:v>
                </c:pt>
                <c:pt idx="1">
                  <c:v>3.89</c:v>
                </c:pt>
              </c:numCache>
            </c:numRef>
          </c:val>
        </c:ser>
        <c:ser>
          <c:idx val="1"/>
          <c:order val="1"/>
          <c:tx>
            <c:strRef>
              <c:f>'Growth Yield'!$A$4</c:f>
              <c:strCache>
                <c:ptCount val="1"/>
                <c:pt idx="0">
                  <c:v>Experimental</c:v>
                </c:pt>
              </c:strCache>
            </c:strRef>
          </c:tx>
          <c:invertIfNegative val="0"/>
          <c:errBars>
            <c:errBarType val="both"/>
            <c:errValType val="cust"/>
            <c:noEndCap val="0"/>
            <c:plus>
              <c:numRef>
                <c:f>'Growth Yield'!$B$5:$C$5</c:f>
                <c:numCache>
                  <c:formatCode>General</c:formatCode>
                  <c:ptCount val="2"/>
                  <c:pt idx="0">
                    <c:v>0.57999999999999996</c:v>
                  </c:pt>
                  <c:pt idx="1">
                    <c:v>0.28999999999999998</c:v>
                  </c:pt>
                </c:numCache>
              </c:numRef>
            </c:plus>
            <c:minus>
              <c:numRef>
                <c:f>'Growth Yield'!$B$5:$C$5</c:f>
                <c:numCache>
                  <c:formatCode>General</c:formatCode>
                  <c:ptCount val="2"/>
                  <c:pt idx="0">
                    <c:v>0.57999999999999996</c:v>
                  </c:pt>
                  <c:pt idx="1">
                    <c:v>0.28999999999999998</c:v>
                  </c:pt>
                </c:numCache>
              </c:numRef>
            </c:minus>
          </c:errBars>
          <c:cat>
            <c:strRef>
              <c:f>'Growth Yield'!$B$2:$C$2</c:f>
              <c:strCache>
                <c:ptCount val="2"/>
                <c:pt idx="0">
                  <c:v>Hydrogen</c:v>
                </c:pt>
                <c:pt idx="1">
                  <c:v>Formate</c:v>
                </c:pt>
              </c:strCache>
            </c:strRef>
          </c:cat>
          <c:val>
            <c:numRef>
              <c:f>'Growth Yield'!$B$4:$C$4</c:f>
              <c:numCache>
                <c:formatCode>General</c:formatCode>
                <c:ptCount val="2"/>
                <c:pt idx="0">
                  <c:v>2.86</c:v>
                </c:pt>
                <c:pt idx="1">
                  <c:v>2.31</c:v>
                </c:pt>
              </c:numCache>
            </c:numRef>
          </c:val>
        </c:ser>
        <c:dLbls>
          <c:showLegendKey val="0"/>
          <c:showVal val="0"/>
          <c:showCatName val="0"/>
          <c:showSerName val="0"/>
          <c:showPercent val="0"/>
          <c:showBubbleSize val="0"/>
        </c:dLbls>
        <c:gapWidth val="150"/>
        <c:axId val="40798080"/>
        <c:axId val="40799616"/>
      </c:barChart>
      <c:catAx>
        <c:axId val="40798080"/>
        <c:scaling>
          <c:orientation val="minMax"/>
        </c:scaling>
        <c:delete val="0"/>
        <c:axPos val="b"/>
        <c:majorTickMark val="out"/>
        <c:minorTickMark val="none"/>
        <c:tickLblPos val="nextTo"/>
        <c:crossAx val="40799616"/>
        <c:crosses val="autoZero"/>
        <c:auto val="1"/>
        <c:lblAlgn val="ctr"/>
        <c:lblOffset val="100"/>
        <c:noMultiLvlLbl val="0"/>
      </c:catAx>
      <c:valAx>
        <c:axId val="40799616"/>
        <c:scaling>
          <c:orientation val="minMax"/>
        </c:scaling>
        <c:delete val="0"/>
        <c:axPos val="l"/>
        <c:majorGridlines/>
        <c:numFmt formatCode="General" sourceLinked="1"/>
        <c:majorTickMark val="out"/>
        <c:minorTickMark val="none"/>
        <c:tickLblPos val="nextTo"/>
        <c:crossAx val="4079808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B688B2-A844-43D9-9C31-3F6A94D824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7</Pages>
  <Words>36060</Words>
  <Characters>205544</Characters>
  <Application>Microsoft Office Word</Application>
  <DocSecurity>0</DocSecurity>
  <Lines>1712</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1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4</cp:revision>
  <dcterms:created xsi:type="dcterms:W3CDTF">2015-11-07T07:06:00Z</dcterms:created>
  <dcterms:modified xsi:type="dcterms:W3CDTF">2015-11-09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dtmuwPf9"/&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